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19585" w14:textId="3314E6B5" w:rsidR="00576175" w:rsidRDefault="00576175" w:rsidP="0048670C">
      <w:pPr>
        <w:spacing w:after="0"/>
        <w:rPr>
          <w:ins w:id="0" w:author="Iain Suthers" w:date="2021-04-28T08:32:00Z"/>
        </w:rPr>
      </w:pPr>
      <w:ins w:id="1" w:author="Iain Suthers" w:date="2021-04-28T08:32:00Z">
        <w:r>
          <w:t>28 April 2021</w:t>
        </w:r>
      </w:ins>
    </w:p>
    <w:p w14:paraId="21EB3851" w14:textId="43E38C2A" w:rsidR="00CD400A" w:rsidRDefault="00371537" w:rsidP="0048670C">
      <w:pPr>
        <w:spacing w:after="0"/>
      </w:pPr>
      <w:r>
        <w:t>R</w:t>
      </w:r>
      <w:r w:rsidR="004C37A1">
        <w:t>esponse to reviewers</w:t>
      </w:r>
      <w:r>
        <w:t xml:space="preserve"> </w:t>
      </w:r>
      <w:r w:rsidRPr="00371537">
        <w:rPr>
          <w:b/>
          <w:bCs/>
        </w:rPr>
        <w:t>Schilling et al</w:t>
      </w:r>
      <w:ins w:id="2" w:author="Iain Suthers" w:date="2021-04-28T08:32:00Z">
        <w:r w:rsidR="00576175">
          <w:rPr>
            <w:b/>
            <w:bCs/>
          </w:rPr>
          <w:t>.</w:t>
        </w:r>
      </w:ins>
    </w:p>
    <w:p w14:paraId="1E61A734" w14:textId="23584B63" w:rsidR="00371537" w:rsidRDefault="00371537" w:rsidP="0048670C">
      <w:pPr>
        <w:spacing w:after="0"/>
      </w:pPr>
    </w:p>
    <w:p w14:paraId="25FC36C0" w14:textId="6A43404A" w:rsidR="00371537" w:rsidRDefault="00371537" w:rsidP="00371537">
      <w:r>
        <w:t>Thank you for the opportunity to respond to the reviews. This response letter is formatted to give each editor/reviewer comment (numbered) followed by a response to each comment in blue and quotes from the main text in italics.</w:t>
      </w:r>
    </w:p>
    <w:p w14:paraId="0D50D21C" w14:textId="70993809" w:rsidR="00371537" w:rsidRDefault="00371537" w:rsidP="0048670C">
      <w:pPr>
        <w:spacing w:after="0"/>
      </w:pPr>
    </w:p>
    <w:p w14:paraId="4107B67E" w14:textId="77777777" w:rsidR="00371537" w:rsidRDefault="00371537" w:rsidP="0048670C">
      <w:pPr>
        <w:spacing w:after="0"/>
      </w:pPr>
    </w:p>
    <w:p w14:paraId="5164BFE3" w14:textId="354A65B4" w:rsidR="004C37A1" w:rsidRPr="001E30B9" w:rsidRDefault="004C37A1" w:rsidP="0048670C">
      <w:pPr>
        <w:spacing w:after="0"/>
        <w:rPr>
          <w:sz w:val="32"/>
          <w:u w:val="single"/>
          <w:rPrChange w:id="3" w:author="Iain Suthers" w:date="2021-04-18T22:03:00Z">
            <w:rPr/>
          </w:rPrChange>
        </w:rPr>
      </w:pPr>
      <w:r w:rsidRPr="001E30B9">
        <w:rPr>
          <w:sz w:val="32"/>
          <w:u w:val="single"/>
          <w:rPrChange w:id="4" w:author="Iain Suthers" w:date="2021-04-18T22:03:00Z">
            <w:rPr/>
          </w:rPrChange>
        </w:rPr>
        <w:t>Reviewer 1:</w:t>
      </w:r>
    </w:p>
    <w:p w14:paraId="7304C112" w14:textId="50B42D0A" w:rsidR="004C37A1" w:rsidRDefault="00C212CF" w:rsidP="0048670C">
      <w:pPr>
        <w:pStyle w:val="PlainText"/>
        <w:rPr>
          <w:ins w:id="5" w:author="Iain Suthers" w:date="2021-04-28T07:08:00Z"/>
        </w:rPr>
      </w:pPr>
      <w:r w:rsidRPr="00C212CF">
        <w:rPr>
          <w:b/>
          <w:bCs/>
        </w:rPr>
        <w:t>Comment #1:</w:t>
      </w:r>
      <w:r>
        <w:t xml:space="preserve"> </w:t>
      </w:r>
      <w:r w:rsidR="004C37A1">
        <w:t xml:space="preserve">Zooplankton play important roles in marine ecosystem. The observation of biological oceanography is far behind the physical and chemical oceanography due to the limitation of the observing technique of biological variables. The authors presented the high resolution vertically resolved profiles of the zooplankton biomass and size structure across four transects over a continental </w:t>
      </w:r>
      <w:proofErr w:type="gramStart"/>
      <w:r w:rsidR="004C37A1">
        <w:t>shelf, and</w:t>
      </w:r>
      <w:proofErr w:type="gramEnd"/>
      <w:r w:rsidR="004C37A1">
        <w:t xml:space="preserve"> discussed the relationship between zooplankton and relevant physical processes, which provided important information on the zooplankton characteristics on the eastern continental shelf of Australia and insights of the zooplankton pattern over the continental shelf. However, t</w:t>
      </w:r>
      <w:r w:rsidR="004C37A1" w:rsidRPr="008B4ECA">
        <w:rPr>
          <w:highlight w:val="cyan"/>
          <w:rPrChange w:id="6" w:author="Iain Suthers" w:date="2021-04-28T07:08:00Z">
            <w:rPr/>
          </w:rPrChange>
        </w:rPr>
        <w:t>he single cruise, the lack of the simultaneous chemical oceanographic observation, the lack of zooplankton taxa and statistical analysis make the mechanism more descriptiv</w:t>
      </w:r>
      <w:r w:rsidR="004C37A1">
        <w:t>e.</w:t>
      </w:r>
    </w:p>
    <w:p w14:paraId="2B30C4D5" w14:textId="77777777" w:rsidR="008B4ECA" w:rsidRDefault="008B4ECA" w:rsidP="0048670C">
      <w:pPr>
        <w:pStyle w:val="PlainText"/>
      </w:pPr>
    </w:p>
    <w:p w14:paraId="128FDFCF" w14:textId="2A184EF5" w:rsidR="00371537" w:rsidRPr="00371537" w:rsidRDefault="0048670C" w:rsidP="0048670C">
      <w:pPr>
        <w:pStyle w:val="PlainText"/>
        <w:rPr>
          <w:color w:val="002060"/>
        </w:rPr>
      </w:pPr>
      <w:r w:rsidRPr="0048670C">
        <w:rPr>
          <w:b/>
          <w:bCs/>
        </w:rPr>
        <w:t>Response:</w:t>
      </w:r>
      <w:r w:rsidR="00371537">
        <w:rPr>
          <w:b/>
          <w:bCs/>
        </w:rPr>
        <w:t xml:space="preserve"> </w:t>
      </w:r>
      <w:r w:rsidR="00371537" w:rsidRPr="00371537">
        <w:rPr>
          <w:color w:val="002060"/>
        </w:rPr>
        <w:t xml:space="preserve">We appreciate the reviewer highlighting the importance of our study in describing the zooplankton characteristics over the eastern continental shelf of Australia and acknowledge that our study is largely descriptive. This descriptive nature is due to the sampling design of 4 transects </w:t>
      </w:r>
      <w:ins w:id="7" w:author="Iain Suthers" w:date="2021-04-28T08:35:00Z">
        <w:r w:rsidR="00576175">
          <w:rPr>
            <w:color w:val="002060"/>
          </w:rPr>
          <w:t xml:space="preserve">which may </w:t>
        </w:r>
      </w:ins>
      <w:r w:rsidR="00371537" w:rsidRPr="00371537">
        <w:rPr>
          <w:color w:val="002060"/>
        </w:rPr>
        <w:t>bias</w:t>
      </w:r>
      <w:del w:id="8" w:author="Iain Suthers" w:date="2021-04-28T08:35:00Z">
        <w:r w:rsidR="00371537" w:rsidRPr="00371537" w:rsidDel="00576175">
          <w:rPr>
            <w:color w:val="002060"/>
          </w:rPr>
          <w:delText>ing</w:delText>
        </w:r>
      </w:del>
      <w:r w:rsidR="00371537" w:rsidRPr="00371537">
        <w:rPr>
          <w:color w:val="002060"/>
        </w:rPr>
        <w:t xml:space="preserve"> any statistical analyses due to autocorrelation</w:t>
      </w:r>
      <w:ins w:id="9" w:author="Iain Suthers" w:date="2021-04-28T08:33:00Z">
        <w:r w:rsidR="00576175">
          <w:rPr>
            <w:color w:val="002060"/>
          </w:rPr>
          <w:t xml:space="preserve">.  </w:t>
        </w:r>
      </w:ins>
      <w:del w:id="10" w:author="Iain Suthers" w:date="2021-04-28T08:33:00Z">
        <w:r w:rsidR="00371537" w:rsidRPr="00371537" w:rsidDel="00576175">
          <w:rPr>
            <w:color w:val="002060"/>
          </w:rPr>
          <w:delText xml:space="preserve"> and r</w:delText>
        </w:r>
      </w:del>
      <w:ins w:id="11" w:author="Iain Suthers" w:date="2021-04-28T08:33:00Z">
        <w:r w:rsidR="00576175">
          <w:rPr>
            <w:color w:val="002060"/>
          </w:rPr>
          <w:t>R</w:t>
        </w:r>
      </w:ins>
      <w:r w:rsidR="00371537" w:rsidRPr="00371537">
        <w:rPr>
          <w:color w:val="002060"/>
        </w:rPr>
        <w:t xml:space="preserve">ather than </w:t>
      </w:r>
      <w:del w:id="12" w:author="Iain Suthers" w:date="2021-04-28T08:34:00Z">
        <w:r w:rsidR="00371537" w:rsidRPr="00371537" w:rsidDel="00576175">
          <w:rPr>
            <w:color w:val="002060"/>
          </w:rPr>
          <w:delText>present misleading</w:delText>
        </w:r>
      </w:del>
      <w:ins w:id="13" w:author="Iain Suthers" w:date="2021-04-28T08:34:00Z">
        <w:r w:rsidR="00576175">
          <w:rPr>
            <w:color w:val="002060"/>
          </w:rPr>
          <w:t>calculate spurious</w:t>
        </w:r>
      </w:ins>
      <w:r w:rsidR="00371537" w:rsidRPr="00371537">
        <w:rPr>
          <w:color w:val="002060"/>
        </w:rPr>
        <w:t xml:space="preserve"> statistics we prefer to present the observed patterns.</w:t>
      </w:r>
      <w:ins w:id="14" w:author="Iain Suthers" w:date="2021-04-28T08:34:00Z">
        <w:r w:rsidR="00576175">
          <w:rPr>
            <w:color w:val="002060"/>
          </w:rPr>
          <w:t xml:space="preserve"> </w:t>
        </w:r>
      </w:ins>
      <w:ins w:id="15" w:author="Iain Suthers" w:date="2021-04-28T08:51:00Z">
        <w:r w:rsidR="003E5351">
          <w:rPr>
            <w:color w:val="002060"/>
          </w:rPr>
          <w:t>Remarkably</w:t>
        </w:r>
      </w:ins>
      <w:ins w:id="16" w:author="Iain Suthers" w:date="2021-04-28T08:34:00Z">
        <w:r w:rsidR="00576175">
          <w:rPr>
            <w:color w:val="002060"/>
          </w:rPr>
          <w:t xml:space="preserve">, the </w:t>
        </w:r>
      </w:ins>
      <w:ins w:id="17" w:author="Iain Suthers" w:date="2021-04-28T08:35:00Z">
        <w:r w:rsidR="00576175">
          <w:rPr>
            <w:color w:val="002060"/>
          </w:rPr>
          <w:t xml:space="preserve">cross-shelf </w:t>
        </w:r>
      </w:ins>
      <w:ins w:id="18" w:author="Iain Suthers" w:date="2021-04-28T08:34:00Z">
        <w:r w:rsidR="00576175">
          <w:rPr>
            <w:color w:val="002060"/>
          </w:rPr>
          <w:t>pattern</w:t>
        </w:r>
      </w:ins>
      <w:ins w:id="19" w:author="Iain Suthers" w:date="2021-04-28T08:35:00Z">
        <w:r w:rsidR="00576175">
          <w:rPr>
            <w:color w:val="002060"/>
          </w:rPr>
          <w:t>s</w:t>
        </w:r>
      </w:ins>
      <w:ins w:id="20" w:author="Iain Suthers" w:date="2021-04-28T08:34:00Z">
        <w:r w:rsidR="00576175">
          <w:rPr>
            <w:color w:val="002060"/>
          </w:rPr>
          <w:t xml:space="preserve"> we observe seems to reflect other coasts </w:t>
        </w:r>
      </w:ins>
      <w:ins w:id="21" w:author="Iain Suthers" w:date="2021-04-28T08:35:00Z">
        <w:r w:rsidR="00576175">
          <w:rPr>
            <w:color w:val="002060"/>
          </w:rPr>
          <w:t>around the world</w:t>
        </w:r>
      </w:ins>
      <w:ins w:id="22" w:author="Iain Suthers" w:date="2021-04-28T08:51:00Z">
        <w:r w:rsidR="003E5351">
          <w:rPr>
            <w:color w:val="002060"/>
          </w:rPr>
          <w:t xml:space="preserve"> (Figure 7)</w:t>
        </w:r>
      </w:ins>
      <w:ins w:id="23" w:author="Iain Suthers" w:date="2021-04-28T08:35:00Z">
        <w:r w:rsidR="00576175">
          <w:rPr>
            <w:color w:val="002060"/>
          </w:rPr>
          <w:t xml:space="preserve">. </w:t>
        </w:r>
      </w:ins>
    </w:p>
    <w:p w14:paraId="6355F53A" w14:textId="73AD9725" w:rsidR="00371537" w:rsidRPr="00371537" w:rsidRDefault="00371537" w:rsidP="0048670C">
      <w:pPr>
        <w:pStyle w:val="PlainText"/>
        <w:rPr>
          <w:color w:val="002060"/>
        </w:rPr>
      </w:pPr>
    </w:p>
    <w:p w14:paraId="658C67EA" w14:textId="2918D0CF" w:rsidR="00371537" w:rsidRPr="00371537" w:rsidRDefault="00371537" w:rsidP="0048670C">
      <w:pPr>
        <w:pStyle w:val="PlainText"/>
        <w:rPr>
          <w:color w:val="002060"/>
        </w:rPr>
      </w:pPr>
      <w:r w:rsidRPr="00371537">
        <w:rPr>
          <w:color w:val="002060"/>
        </w:rPr>
        <w:t xml:space="preserve">We have now incorporated more chemical oceanographic observations which we think provide more certainty in some of our findings and help to place the observations from our study in a broader seasonal context. </w:t>
      </w:r>
      <w:r w:rsidRPr="00371537">
        <w:rPr>
          <w:color w:val="002060"/>
          <w:highlight w:val="yellow"/>
        </w:rPr>
        <w:t>The new</w:t>
      </w:r>
      <w:r w:rsidR="0022086C">
        <w:rPr>
          <w:color w:val="002060"/>
          <w:highlight w:val="yellow"/>
        </w:rPr>
        <w:t>ly included</w:t>
      </w:r>
      <w:r w:rsidRPr="00371537">
        <w:rPr>
          <w:color w:val="002060"/>
          <w:highlight w:val="yellow"/>
        </w:rPr>
        <w:t xml:space="preserve"> chemical observations</w:t>
      </w:r>
      <w:r w:rsidR="002F41CD">
        <w:rPr>
          <w:color w:val="002060"/>
          <w:highlight w:val="yellow"/>
        </w:rPr>
        <w:t xml:space="preserve"> all provided in the supplementary material</w:t>
      </w:r>
      <w:r w:rsidRPr="00371537">
        <w:rPr>
          <w:color w:val="002060"/>
          <w:highlight w:val="yellow"/>
        </w:rPr>
        <w:t xml:space="preserve"> include </w:t>
      </w:r>
      <w:r w:rsidR="002F41CD">
        <w:rPr>
          <w:color w:val="002060"/>
        </w:rPr>
        <w:t xml:space="preserve">cross shelf transects of Salinity, Nitrate, Phosphate, Oxygen and Chlorophyll </w:t>
      </w:r>
      <w:proofErr w:type="spellStart"/>
      <w:r w:rsidR="002F41CD">
        <w:rPr>
          <w:i/>
          <w:iCs/>
          <w:color w:val="002060"/>
        </w:rPr>
        <w:t>a</w:t>
      </w:r>
      <w:proofErr w:type="spellEnd"/>
      <w:r w:rsidR="002F41CD">
        <w:rPr>
          <w:color w:val="002060"/>
        </w:rPr>
        <w:t xml:space="preserve"> all overlaid with temperature contours for comparison</w:t>
      </w:r>
      <w:ins w:id="24" w:author="Iain Suthers" w:date="2021-04-28T08:36:00Z">
        <w:r w:rsidR="00576175">
          <w:rPr>
            <w:color w:val="002060"/>
          </w:rPr>
          <w:t xml:space="preserve"> (Supplemental Figures X, Y, Z)</w:t>
        </w:r>
      </w:ins>
      <w:r w:rsidRPr="00371537">
        <w:rPr>
          <w:color w:val="002060"/>
        </w:rPr>
        <w:t>.</w:t>
      </w:r>
    </w:p>
    <w:p w14:paraId="186FD2BE" w14:textId="77777777" w:rsidR="004C37A1" w:rsidRDefault="004C37A1" w:rsidP="0048670C">
      <w:pPr>
        <w:pStyle w:val="PlainText"/>
      </w:pPr>
    </w:p>
    <w:p w14:paraId="14F4789A" w14:textId="41475450" w:rsidR="004C37A1" w:rsidRDefault="00C212CF" w:rsidP="0048670C">
      <w:pPr>
        <w:pStyle w:val="PlainText"/>
      </w:pPr>
      <w:r w:rsidRPr="00C212CF">
        <w:rPr>
          <w:b/>
          <w:bCs/>
        </w:rPr>
        <w:t>Comment #</w:t>
      </w:r>
      <w:r>
        <w:rPr>
          <w:b/>
          <w:bCs/>
        </w:rPr>
        <w:t>2</w:t>
      </w:r>
      <w:r w:rsidRPr="00C212CF">
        <w:rPr>
          <w:b/>
          <w:bCs/>
        </w:rPr>
        <w:t>:</w:t>
      </w:r>
      <w:r>
        <w:t xml:space="preserve"> </w:t>
      </w:r>
      <w:r w:rsidR="004C37A1">
        <w:t>1)</w:t>
      </w:r>
      <w:r w:rsidR="0022086C">
        <w:t xml:space="preserve"> </w:t>
      </w:r>
      <w:r w:rsidR="004C37A1">
        <w:t>Zooplankton biomass is highest inshore, which declines with increasing distance from shore and with increasing depth in the water column. This is true for most continental shelves or transects from the coast to the open ocean according to the published work. One purpose is to relate the observations to previous research to propose a general concept of zooplankton size-structure on continental shelves globally. The continental shelf is different globally, if there is a globally general pattern, does that mean that the influence of the western boundary current is not the key process affecting the zooplankton community structure</w:t>
      </w:r>
      <w:r w:rsidR="004C37A1" w:rsidRPr="003842BA">
        <w:rPr>
          <w:highlight w:val="yellow"/>
        </w:rPr>
        <w:t>? Maybe different inherent mechanisms can be classified based on different locations, not necessarily one general concept globally.</w:t>
      </w:r>
    </w:p>
    <w:p w14:paraId="6A76819E" w14:textId="338402B5" w:rsidR="0048670C" w:rsidRPr="0048670C" w:rsidRDefault="0048670C" w:rsidP="0048670C">
      <w:pPr>
        <w:pStyle w:val="PlainText"/>
        <w:rPr>
          <w:b/>
          <w:bCs/>
        </w:rPr>
      </w:pPr>
      <w:r w:rsidRPr="0048670C">
        <w:rPr>
          <w:b/>
          <w:bCs/>
        </w:rPr>
        <w:t>Response:</w:t>
      </w:r>
      <w:r w:rsidR="00E14F40">
        <w:rPr>
          <w:b/>
          <w:bCs/>
        </w:rPr>
        <w:t xml:space="preserve"> </w:t>
      </w:r>
      <w:r w:rsidR="00E14F40" w:rsidRPr="00E14F40">
        <w:rPr>
          <w:b/>
          <w:bCs/>
          <w:highlight w:val="cyan"/>
        </w:rPr>
        <w:t>Iain</w:t>
      </w:r>
      <w:r w:rsidR="00E14F40">
        <w:rPr>
          <w:b/>
          <w:bCs/>
        </w:rPr>
        <w:t>/</w:t>
      </w:r>
      <w:r w:rsidR="00E14F40" w:rsidRPr="00E14F40">
        <w:rPr>
          <w:b/>
          <w:bCs/>
          <w:highlight w:val="red"/>
        </w:rPr>
        <w:t>Mark</w:t>
      </w:r>
      <w:r w:rsidR="00E14F40">
        <w:rPr>
          <w:b/>
          <w:bCs/>
        </w:rPr>
        <w:t xml:space="preserve"> – temperature patterns</w:t>
      </w:r>
    </w:p>
    <w:p w14:paraId="01C35A8E" w14:textId="380F684C" w:rsidR="004C37A1" w:rsidRDefault="004C37A1" w:rsidP="0048670C">
      <w:pPr>
        <w:pStyle w:val="PlainText"/>
        <w:rPr>
          <w:ins w:id="25" w:author="Iain Suthers" w:date="2021-04-28T08:37:00Z"/>
        </w:rPr>
      </w:pPr>
    </w:p>
    <w:p w14:paraId="4220EFF2" w14:textId="0AD226C0" w:rsidR="00576175" w:rsidRDefault="00576175" w:rsidP="0048670C">
      <w:pPr>
        <w:pStyle w:val="PlainText"/>
        <w:rPr>
          <w:ins w:id="26" w:author="Iain Suthers" w:date="2021-04-18T22:01:00Z"/>
        </w:rPr>
      </w:pPr>
      <w:ins w:id="27" w:author="Iain Suthers" w:date="2021-04-28T08:37:00Z">
        <w:r>
          <w:t xml:space="preserve">The common fundamental process that unites all studies is the nutrient enrichment that occurs in </w:t>
        </w:r>
      </w:ins>
      <w:ins w:id="28" w:author="Iain Suthers" w:date="2021-04-28T08:40:00Z">
        <w:r>
          <w:t>all near-</w:t>
        </w:r>
      </w:ins>
      <w:ins w:id="29" w:author="Iain Suthers" w:date="2021-04-28T08:37:00Z">
        <w:r>
          <w:t xml:space="preserve">coastal waters, due to </w:t>
        </w:r>
      </w:ins>
      <w:ins w:id="30" w:author="Iain Suthers" w:date="2021-04-28T08:38:00Z">
        <w:r>
          <w:t xml:space="preserve">many different </w:t>
        </w:r>
      </w:ins>
      <w:ins w:id="31" w:author="Iain Suthers" w:date="2021-04-28T08:37:00Z">
        <w:r>
          <w:t>upwelling processes (coastal wind</w:t>
        </w:r>
      </w:ins>
      <w:ins w:id="32" w:author="Iain Suthers" w:date="2021-04-28T08:38:00Z">
        <w:r>
          <w:t xml:space="preserve">s, reverse Ekman, or topographic effects) and </w:t>
        </w:r>
      </w:ins>
      <w:ins w:id="33" w:author="Iain Suthers" w:date="2021-04-28T08:39:00Z">
        <w:r>
          <w:t xml:space="preserve">estuarine processes and </w:t>
        </w:r>
      </w:ins>
      <w:ins w:id="34" w:author="Iain Suthers" w:date="2021-04-28T08:38:00Z">
        <w:r>
          <w:t xml:space="preserve">run-off from land. </w:t>
        </w:r>
      </w:ins>
      <w:ins w:id="35" w:author="Iain Suthers" w:date="2021-04-28T08:44:00Z">
        <w:r w:rsidR="003E5351">
          <w:t>Therefore</w:t>
        </w:r>
      </w:ins>
      <w:ins w:id="36" w:author="Iain Suthers" w:date="2021-04-28T08:51:00Z">
        <w:r w:rsidR="003E5351">
          <w:t>,</w:t>
        </w:r>
      </w:ins>
      <w:ins w:id="37" w:author="Iain Suthers" w:date="2021-04-28T08:44:00Z">
        <w:r w:rsidR="003E5351">
          <w:t xml:space="preserve"> western boundary currents do have a major influence on coastal enrichment, but not the only cause. </w:t>
        </w:r>
      </w:ins>
      <w:ins w:id="38" w:author="Iain Suthers" w:date="2021-04-28T08:41:00Z">
        <w:r>
          <w:t>This drives the ubiquitous “green-ribbon” (</w:t>
        </w:r>
        <w:r w:rsidR="000A0F7C" w:rsidRPr="000A0F7C">
          <w:rPr>
            <w:highlight w:val="cyan"/>
          </w:rPr>
          <w:t>Lucas et al. 2011</w:t>
        </w:r>
        <w:r>
          <w:t xml:space="preserve">) in chlorophyll-a </w:t>
        </w:r>
      </w:ins>
      <w:ins w:id="39" w:author="Iain Suthers" w:date="2021-04-28T08:42:00Z">
        <w:r>
          <w:t xml:space="preserve">observed </w:t>
        </w:r>
        <w:r w:rsidR="003E5351">
          <w:t>along most coasts world-wide, and our study together with relate</w:t>
        </w:r>
      </w:ins>
      <w:ins w:id="40" w:author="Iain Suthers" w:date="2021-04-28T08:45:00Z">
        <w:r w:rsidR="003E5351">
          <w:t>d work</w:t>
        </w:r>
      </w:ins>
      <w:ins w:id="41" w:author="Iain Suthers" w:date="2021-04-28T08:42:00Z">
        <w:r w:rsidR="003E5351">
          <w:t xml:space="preserve"> establishes a general pattern in zooplankton</w:t>
        </w:r>
      </w:ins>
      <w:ins w:id="42" w:author="Iain Suthers" w:date="2021-04-28T08:44:00Z">
        <w:r w:rsidR="003E5351">
          <w:t xml:space="preserve"> size and abundance</w:t>
        </w:r>
      </w:ins>
      <w:ins w:id="43" w:author="Iain Suthers" w:date="2021-04-28T08:42:00Z">
        <w:r w:rsidR="003E5351">
          <w:t xml:space="preserve">. </w:t>
        </w:r>
      </w:ins>
      <w:ins w:id="44" w:author="Iain Suthers" w:date="2021-04-28T08:41:00Z">
        <w:r>
          <w:t xml:space="preserve"> </w:t>
        </w:r>
      </w:ins>
    </w:p>
    <w:p w14:paraId="71E07FB0" w14:textId="4C8F8623" w:rsidR="001E30B9" w:rsidRDefault="001E30B9" w:rsidP="0048670C">
      <w:pPr>
        <w:pStyle w:val="PlainText"/>
        <w:rPr>
          <w:ins w:id="45" w:author="Iain Suthers" w:date="2021-04-18T22:01:00Z"/>
        </w:rPr>
      </w:pPr>
    </w:p>
    <w:p w14:paraId="3919C8A7" w14:textId="77777777" w:rsidR="001E30B9" w:rsidRDefault="001E30B9" w:rsidP="0048670C">
      <w:pPr>
        <w:pStyle w:val="PlainText"/>
      </w:pPr>
    </w:p>
    <w:p w14:paraId="3E75AC50" w14:textId="37ED0DE0" w:rsidR="004C37A1" w:rsidRDefault="00C212CF" w:rsidP="0048670C">
      <w:pPr>
        <w:pStyle w:val="PlainText"/>
      </w:pPr>
      <w:r w:rsidRPr="00C212CF">
        <w:rPr>
          <w:b/>
          <w:bCs/>
        </w:rPr>
        <w:t>Comment #</w:t>
      </w:r>
      <w:r>
        <w:rPr>
          <w:b/>
          <w:bCs/>
        </w:rPr>
        <w:t>3</w:t>
      </w:r>
      <w:r w:rsidRPr="00C212CF">
        <w:rPr>
          <w:b/>
          <w:bCs/>
        </w:rPr>
        <w:t>:</w:t>
      </w:r>
      <w:r>
        <w:t xml:space="preserve"> </w:t>
      </w:r>
      <w:r w:rsidR="004C37A1">
        <w:t>2)</w:t>
      </w:r>
      <w:r w:rsidR="0022086C">
        <w:t xml:space="preserve"> </w:t>
      </w:r>
      <w:r w:rsidR="004C37A1">
        <w:t xml:space="preserve">According to the previous research, the change of the vertical patterns of the zooplankton size related to the depth of the target area. For example, the zooplankton became larger with increasing depth (&gt;100 m) in some areas. The depth of this research is about 100 meters or less, I think the authors should clarify that in the range of 0-100m, the </w:t>
      </w:r>
      <w:commentRangeStart w:id="46"/>
      <w:r w:rsidR="004C37A1">
        <w:t>size become smaller</w:t>
      </w:r>
      <w:commentRangeEnd w:id="46"/>
      <w:r w:rsidR="003E5351">
        <w:rPr>
          <w:rStyle w:val="CommentReference"/>
          <w:rFonts w:asciiTheme="minorHAnsi" w:hAnsiTheme="minorHAnsi" w:cstheme="minorBidi"/>
        </w:rPr>
        <w:commentReference w:id="46"/>
      </w:r>
      <w:r w:rsidR="004C37A1">
        <w:t xml:space="preserve"> with the increasing depth.</w:t>
      </w:r>
    </w:p>
    <w:p w14:paraId="5F577E63" w14:textId="0ADE4640" w:rsidR="0048670C" w:rsidRDefault="0048670C" w:rsidP="0048670C">
      <w:pPr>
        <w:pStyle w:val="PlainText"/>
      </w:pPr>
      <w:r w:rsidRPr="0048670C">
        <w:rPr>
          <w:b/>
          <w:bCs/>
        </w:rPr>
        <w:t>Response:</w:t>
      </w:r>
      <w:r w:rsidR="0022086C">
        <w:rPr>
          <w:b/>
          <w:bCs/>
        </w:rPr>
        <w:t xml:space="preserve"> </w:t>
      </w:r>
      <w:r w:rsidR="0022086C" w:rsidRPr="0022086C">
        <w:rPr>
          <w:color w:val="002060"/>
        </w:rPr>
        <w:t xml:space="preserve">We have now </w:t>
      </w:r>
      <w:commentRangeStart w:id="47"/>
      <w:r w:rsidR="0022086C" w:rsidRPr="0022086C">
        <w:rPr>
          <w:color w:val="002060"/>
        </w:rPr>
        <w:t>clarified</w:t>
      </w:r>
      <w:commentRangeEnd w:id="47"/>
      <w:r w:rsidR="003E5351">
        <w:rPr>
          <w:rStyle w:val="CommentReference"/>
          <w:rFonts w:asciiTheme="minorHAnsi" w:hAnsiTheme="minorHAnsi" w:cstheme="minorBidi"/>
        </w:rPr>
        <w:commentReference w:id="47"/>
      </w:r>
      <w:r w:rsidR="0022086C" w:rsidRPr="0022086C">
        <w:rPr>
          <w:color w:val="002060"/>
        </w:rPr>
        <w:t xml:space="preserve"> this point in the abstract, results and discussion.</w:t>
      </w:r>
    </w:p>
    <w:p w14:paraId="0C39BC7A" w14:textId="35906EDF" w:rsidR="0022086C" w:rsidRPr="0022086C" w:rsidRDefault="0022086C" w:rsidP="0048670C">
      <w:pPr>
        <w:pStyle w:val="PlainText"/>
      </w:pPr>
    </w:p>
    <w:p w14:paraId="44B5F9BF" w14:textId="77777777" w:rsidR="00C212CF" w:rsidRDefault="00C212CF" w:rsidP="0048670C">
      <w:pPr>
        <w:pStyle w:val="PlainText"/>
      </w:pPr>
    </w:p>
    <w:p w14:paraId="436051C8" w14:textId="7EA8B6D8" w:rsidR="004C37A1" w:rsidRDefault="00C212CF" w:rsidP="0048670C">
      <w:pPr>
        <w:pStyle w:val="PlainText"/>
      </w:pPr>
      <w:r w:rsidRPr="00C212CF">
        <w:rPr>
          <w:b/>
          <w:bCs/>
        </w:rPr>
        <w:t>Comment #</w:t>
      </w:r>
      <w:r>
        <w:rPr>
          <w:b/>
          <w:bCs/>
        </w:rPr>
        <w:t>4</w:t>
      </w:r>
      <w:r w:rsidRPr="00C212CF">
        <w:rPr>
          <w:b/>
          <w:bCs/>
        </w:rPr>
        <w:t>:</w:t>
      </w:r>
      <w:r>
        <w:t xml:space="preserve"> </w:t>
      </w:r>
      <w:r w:rsidR="004C37A1">
        <w:t>3)</w:t>
      </w:r>
      <w:r w:rsidR="0022086C">
        <w:t xml:space="preserve"> </w:t>
      </w:r>
      <w:bookmarkStart w:id="48" w:name="_Hlk68875938"/>
      <w:r w:rsidR="004C37A1">
        <w:t xml:space="preserve">The survey was conducted in one week. Considering that one purpose of this work is to find a general concept, </w:t>
      </w:r>
      <w:bookmarkStart w:id="49" w:name="_Hlk68867487"/>
      <w:r w:rsidR="004C37A1" w:rsidRPr="003842BA">
        <w:rPr>
          <w:highlight w:val="yellow"/>
        </w:rPr>
        <w:t xml:space="preserve">are there any </w:t>
      </w:r>
      <w:proofErr w:type="gramStart"/>
      <w:r w:rsidR="004C37A1" w:rsidRPr="003842BA">
        <w:rPr>
          <w:highlight w:val="yellow"/>
        </w:rPr>
        <w:t>evidences</w:t>
      </w:r>
      <w:proofErr w:type="gramEnd"/>
      <w:r w:rsidR="004C37A1" w:rsidRPr="003842BA">
        <w:rPr>
          <w:highlight w:val="yellow"/>
        </w:rPr>
        <w:t xml:space="preserve"> that can prove that the seasonal change is not dramatic in this area?</w:t>
      </w:r>
      <w:bookmarkEnd w:id="49"/>
    </w:p>
    <w:bookmarkEnd w:id="48"/>
    <w:p w14:paraId="3A987CB3" w14:textId="520F444C" w:rsidR="0048670C" w:rsidRPr="0048670C" w:rsidRDefault="0048670C" w:rsidP="0048670C">
      <w:pPr>
        <w:pStyle w:val="PlainText"/>
        <w:rPr>
          <w:b/>
          <w:bCs/>
        </w:rPr>
      </w:pPr>
      <w:r w:rsidRPr="0048670C">
        <w:rPr>
          <w:b/>
          <w:bCs/>
        </w:rPr>
        <w:t>Response:</w:t>
      </w:r>
      <w:r w:rsidR="00E14F40">
        <w:rPr>
          <w:b/>
          <w:bCs/>
        </w:rPr>
        <w:t xml:space="preserve"> </w:t>
      </w:r>
      <w:r w:rsidR="009A5F28" w:rsidRPr="009A5F28">
        <w:rPr>
          <w:b/>
          <w:bCs/>
          <w:highlight w:val="cyan"/>
        </w:rPr>
        <w:t>Iain</w:t>
      </w:r>
      <w:r w:rsidR="009A5F28">
        <w:rPr>
          <w:b/>
          <w:bCs/>
        </w:rPr>
        <w:t xml:space="preserve"> </w:t>
      </w:r>
      <w:r w:rsidR="00E14F40">
        <w:rPr>
          <w:b/>
          <w:bCs/>
        </w:rPr>
        <w:t>Respond with we are only really interested in spring</w:t>
      </w:r>
    </w:p>
    <w:p w14:paraId="72822F8E" w14:textId="63A09B88" w:rsidR="0048670C" w:rsidRPr="003E5351" w:rsidRDefault="003E5351" w:rsidP="0048670C">
      <w:pPr>
        <w:pStyle w:val="PlainText"/>
        <w:rPr>
          <w:ins w:id="50" w:author="Iain Suthers" w:date="2021-04-28T08:47:00Z"/>
          <w:bCs/>
          <w:rPrChange w:id="51" w:author="Iain Suthers" w:date="2021-04-28T08:48:00Z">
            <w:rPr>
              <w:ins w:id="52" w:author="Iain Suthers" w:date="2021-04-28T08:47:00Z"/>
              <w:b/>
              <w:bCs/>
            </w:rPr>
          </w:rPrChange>
        </w:rPr>
      </w:pPr>
      <w:ins w:id="53" w:author="Iain Suthers" w:date="2021-04-28T08:48:00Z">
        <w:r>
          <w:rPr>
            <w:bCs/>
          </w:rPr>
          <w:t xml:space="preserve">In </w:t>
        </w:r>
        <w:proofErr w:type="gramStart"/>
        <w:r>
          <w:rPr>
            <w:bCs/>
          </w:rPr>
          <w:t>fact</w:t>
        </w:r>
        <w:proofErr w:type="gramEnd"/>
        <w:r>
          <w:rPr>
            <w:bCs/>
          </w:rPr>
          <w:t xml:space="preserve"> there are substantial seasonal changes in the strength of the East Australian Current (</w:t>
        </w:r>
      </w:ins>
      <w:ins w:id="54" w:author="Iain Suthers" w:date="2021-04-28T08:49:00Z">
        <w:r>
          <w:rPr>
            <w:bCs/>
          </w:rPr>
          <w:t xml:space="preserve">faster in spring and summer, </w:t>
        </w:r>
      </w:ins>
      <w:ins w:id="55" w:author="Iain Suthers" w:date="2021-04-28T08:48:00Z">
        <w:r>
          <w:rPr>
            <w:bCs/>
          </w:rPr>
          <w:t xml:space="preserve">Fig. 6), </w:t>
        </w:r>
      </w:ins>
      <w:ins w:id="56" w:author="Iain Suthers" w:date="2021-04-28T08:49:00Z">
        <w:r>
          <w:rPr>
            <w:bCs/>
          </w:rPr>
          <w:t xml:space="preserve">and therefore in the </w:t>
        </w:r>
      </w:ins>
      <w:ins w:id="57" w:author="Iain Suthers" w:date="2021-04-28T08:48:00Z">
        <w:r>
          <w:rPr>
            <w:bCs/>
          </w:rPr>
          <w:t>frequency of upwelling</w:t>
        </w:r>
      </w:ins>
      <w:ins w:id="58" w:author="Iain Suthers" w:date="2021-04-28T08:49:00Z">
        <w:r>
          <w:rPr>
            <w:bCs/>
          </w:rPr>
          <w:t xml:space="preserve"> (strongest in spring, Vincent’s paper with Moninya)</w:t>
        </w:r>
      </w:ins>
      <w:ins w:id="59" w:author="Iain Suthers" w:date="2021-04-28T08:48:00Z">
        <w:r>
          <w:rPr>
            <w:bCs/>
          </w:rPr>
          <w:t xml:space="preserve">. We selected spring when many commercial fish </w:t>
        </w:r>
        <w:proofErr w:type="gramStart"/>
        <w:r>
          <w:rPr>
            <w:bCs/>
          </w:rPr>
          <w:t>spawn</w:t>
        </w:r>
        <w:proofErr w:type="gramEnd"/>
        <w:r>
          <w:rPr>
            <w:bCs/>
          </w:rPr>
          <w:t xml:space="preserve">, but as shown in Fig. </w:t>
        </w:r>
      </w:ins>
      <w:ins w:id="60" w:author="Iain Suthers" w:date="2021-04-28T08:51:00Z">
        <w:r>
          <w:rPr>
            <w:bCs/>
          </w:rPr>
          <w:t>7 these patterns seem to be ubiquitous regardless of season</w:t>
        </w:r>
        <w:r w:rsidR="00284503">
          <w:rPr>
            <w:bCs/>
          </w:rPr>
          <w:t xml:space="preserve"> or location. It would be interesting to compare these changes in other seasons </w:t>
        </w:r>
      </w:ins>
      <w:ins w:id="61" w:author="Iain Suthers" w:date="2021-04-28T08:58:00Z">
        <w:r w:rsidR="00284503">
          <w:rPr>
            <w:bCs/>
          </w:rPr>
          <w:t>in relation to</w:t>
        </w:r>
      </w:ins>
      <w:ins w:id="62" w:author="Iain Suthers" w:date="2021-04-28T08:56:00Z">
        <w:r w:rsidR="00284503">
          <w:rPr>
            <w:bCs/>
          </w:rPr>
          <w:t xml:space="preserve"> seasonal </w:t>
        </w:r>
      </w:ins>
      <w:ins w:id="63" w:author="Iain Suthers" w:date="2021-04-28T08:57:00Z">
        <w:r w:rsidR="00284503">
          <w:rPr>
            <w:bCs/>
          </w:rPr>
          <w:t xml:space="preserve">cross-shelf </w:t>
        </w:r>
      </w:ins>
      <w:ins w:id="64" w:author="Iain Suthers" w:date="2021-04-28T08:56:00Z">
        <w:r w:rsidR="00284503">
          <w:rPr>
            <w:bCs/>
          </w:rPr>
          <w:t xml:space="preserve">distributions of </w:t>
        </w:r>
      </w:ins>
      <w:ins w:id="65" w:author="Iain Suthers" w:date="2021-04-28T08:57:00Z">
        <w:r w:rsidR="00284503">
          <w:rPr>
            <w:bCs/>
          </w:rPr>
          <w:t>chlorophyll</w:t>
        </w:r>
      </w:ins>
      <w:ins w:id="66" w:author="Iain Suthers" w:date="2021-04-28T09:00:00Z">
        <w:r w:rsidR="00284503">
          <w:rPr>
            <w:bCs/>
          </w:rPr>
          <w:t>. W</w:t>
        </w:r>
      </w:ins>
      <w:ins w:id="67" w:author="Iain Suthers" w:date="2021-04-28T08:59:00Z">
        <w:r w:rsidR="00284503">
          <w:rPr>
            <w:bCs/>
          </w:rPr>
          <w:t>e expect the patterns in other seasons to be similar (</w:t>
        </w:r>
        <w:proofErr w:type="gramStart"/>
        <w:r w:rsidR="00284503">
          <w:rPr>
            <w:bCs/>
          </w:rPr>
          <w:t>i.e.</w:t>
        </w:r>
        <w:proofErr w:type="gramEnd"/>
        <w:r w:rsidR="00284503">
          <w:rPr>
            <w:bCs/>
          </w:rPr>
          <w:t xml:space="preserve"> i</w:t>
        </w:r>
      </w:ins>
      <w:ins w:id="68" w:author="Iain Suthers" w:date="2021-04-28T08:57:00Z">
        <w:r w:rsidR="00284503">
          <w:rPr>
            <w:bCs/>
          </w:rPr>
          <w:t xml:space="preserve">n proportion to the </w:t>
        </w:r>
      </w:ins>
      <w:ins w:id="69" w:author="Iain Suthers" w:date="2021-04-28T08:58:00Z">
        <w:r w:rsidR="00284503">
          <w:rPr>
            <w:bCs/>
          </w:rPr>
          <w:t xml:space="preserve">cross-shelf </w:t>
        </w:r>
      </w:ins>
      <w:ins w:id="70" w:author="Iain Suthers" w:date="2021-04-28T08:57:00Z">
        <w:r w:rsidR="00284503">
          <w:rPr>
            <w:bCs/>
          </w:rPr>
          <w:t>chlorophyll gradient</w:t>
        </w:r>
      </w:ins>
      <w:ins w:id="71" w:author="Iain Suthers" w:date="2021-04-28T08:59:00Z">
        <w:r w:rsidR="00284503">
          <w:rPr>
            <w:bCs/>
          </w:rPr>
          <w:t>)</w:t>
        </w:r>
      </w:ins>
      <w:ins w:id="72" w:author="Iain Suthers" w:date="2021-04-28T09:00:00Z">
        <w:r w:rsidR="00284503">
          <w:rPr>
            <w:bCs/>
          </w:rPr>
          <w:t>, and</w:t>
        </w:r>
      </w:ins>
      <w:ins w:id="73" w:author="Iain Suthers" w:date="2021-04-28T15:49:00Z">
        <w:r w:rsidR="00A76ABA">
          <w:rPr>
            <w:bCs/>
          </w:rPr>
          <w:t xml:space="preserve"> interestingly this effect is evident in our most southern transect off Diamond Head</w:t>
        </w:r>
      </w:ins>
      <w:ins w:id="74" w:author="Iain Suthers" w:date="2021-04-28T15:50:00Z">
        <w:r w:rsidR="00A76ABA">
          <w:rPr>
            <w:bCs/>
          </w:rPr>
          <w:t xml:space="preserve"> (i.e. less horizontal gradients)</w:t>
        </w:r>
      </w:ins>
      <w:ins w:id="75" w:author="Iain Suthers" w:date="2021-04-28T15:49:00Z">
        <w:r w:rsidR="00A76ABA">
          <w:rPr>
            <w:bCs/>
          </w:rPr>
          <w:t>. W</w:t>
        </w:r>
      </w:ins>
      <w:ins w:id="76" w:author="Iain Suthers" w:date="2021-04-28T08:51:00Z">
        <w:r w:rsidR="00284503">
          <w:rPr>
            <w:bCs/>
          </w:rPr>
          <w:t xml:space="preserve">e have </w:t>
        </w:r>
      </w:ins>
      <w:ins w:id="77" w:author="Iain Suthers" w:date="2021-04-28T08:58:00Z">
        <w:r w:rsidR="00284503">
          <w:rPr>
            <w:bCs/>
          </w:rPr>
          <w:t>clarified</w:t>
        </w:r>
      </w:ins>
      <w:ins w:id="78" w:author="Iain Suthers" w:date="2021-04-28T08:51:00Z">
        <w:r w:rsidR="00284503">
          <w:rPr>
            <w:bCs/>
          </w:rPr>
          <w:t xml:space="preserve"> th</w:t>
        </w:r>
      </w:ins>
      <w:ins w:id="79" w:author="Iain Suthers" w:date="2021-04-28T15:49:00Z">
        <w:r w:rsidR="00A76ABA">
          <w:rPr>
            <w:bCs/>
          </w:rPr>
          <w:t>e effect of seasonality</w:t>
        </w:r>
      </w:ins>
      <w:ins w:id="80" w:author="Iain Suthers" w:date="2021-04-28T08:51:00Z">
        <w:r w:rsidR="00284503">
          <w:rPr>
            <w:bCs/>
          </w:rPr>
          <w:t xml:space="preserve"> in the Conclusion section (Lin</w:t>
        </w:r>
        <w:r w:rsidR="00284503" w:rsidRPr="004A19A7">
          <w:rPr>
            <w:bCs/>
            <w:highlight w:val="cyan"/>
            <w:rPrChange w:id="81" w:author="Iain Suthers" w:date="2021-04-28T15:48:00Z">
              <w:rPr>
                <w:bCs/>
              </w:rPr>
            </w:rPrChange>
          </w:rPr>
          <w:t>e reference</w:t>
        </w:r>
        <w:r w:rsidR="00284503">
          <w:rPr>
            <w:bCs/>
          </w:rPr>
          <w:t xml:space="preserve">). </w:t>
        </w:r>
      </w:ins>
    </w:p>
    <w:p w14:paraId="6FEABAEC" w14:textId="2827FCBF" w:rsidR="003E5351" w:rsidRPr="003E5351" w:rsidRDefault="003E5351" w:rsidP="0048670C">
      <w:pPr>
        <w:pStyle w:val="PlainText"/>
        <w:rPr>
          <w:ins w:id="82" w:author="Iain Suthers" w:date="2021-04-18T22:01:00Z"/>
          <w:bCs/>
          <w:rPrChange w:id="83" w:author="Iain Suthers" w:date="2021-04-28T08:48:00Z">
            <w:rPr>
              <w:ins w:id="84" w:author="Iain Suthers" w:date="2021-04-18T22:01:00Z"/>
              <w:b/>
              <w:bCs/>
            </w:rPr>
          </w:rPrChange>
        </w:rPr>
      </w:pPr>
    </w:p>
    <w:p w14:paraId="3F9A18F6" w14:textId="15BC5FD9" w:rsidR="001E30B9" w:rsidRPr="003E5351" w:rsidRDefault="001E30B9" w:rsidP="0048670C">
      <w:pPr>
        <w:pStyle w:val="PlainText"/>
        <w:rPr>
          <w:ins w:id="85" w:author="Iain Suthers" w:date="2021-04-18T22:01:00Z"/>
          <w:bCs/>
          <w:rPrChange w:id="86" w:author="Iain Suthers" w:date="2021-04-28T08:48:00Z">
            <w:rPr>
              <w:ins w:id="87" w:author="Iain Suthers" w:date="2021-04-18T22:01:00Z"/>
              <w:b/>
              <w:bCs/>
            </w:rPr>
          </w:rPrChange>
        </w:rPr>
      </w:pPr>
    </w:p>
    <w:p w14:paraId="76B5D06F" w14:textId="77777777" w:rsidR="001E30B9" w:rsidRPr="003E5351" w:rsidRDefault="001E30B9" w:rsidP="0048670C">
      <w:pPr>
        <w:pStyle w:val="PlainText"/>
        <w:rPr>
          <w:bCs/>
          <w:rPrChange w:id="88" w:author="Iain Suthers" w:date="2021-04-28T08:48:00Z">
            <w:rPr>
              <w:b/>
              <w:bCs/>
            </w:rPr>
          </w:rPrChange>
        </w:rPr>
      </w:pPr>
    </w:p>
    <w:p w14:paraId="612E3288" w14:textId="380DB53A" w:rsidR="004C37A1" w:rsidRDefault="00070D89" w:rsidP="0048670C">
      <w:pPr>
        <w:pStyle w:val="PlainText"/>
      </w:pPr>
      <w:r w:rsidRPr="00C212CF">
        <w:rPr>
          <w:b/>
          <w:bCs/>
        </w:rPr>
        <w:t>Comment #</w:t>
      </w:r>
      <w:r>
        <w:rPr>
          <w:b/>
          <w:bCs/>
        </w:rPr>
        <w:t>5</w:t>
      </w:r>
      <w:r w:rsidRPr="00C212CF">
        <w:rPr>
          <w:b/>
          <w:bCs/>
        </w:rPr>
        <w:t>:</w:t>
      </w:r>
      <w:r>
        <w:t xml:space="preserve"> </w:t>
      </w:r>
      <w:r w:rsidR="004C37A1">
        <w:t>4)</w:t>
      </w:r>
      <w:r w:rsidR="00A3780E">
        <w:t xml:space="preserve"> </w:t>
      </w:r>
      <w:r w:rsidR="004C37A1">
        <w:t xml:space="preserve">The 21 °C isotherm </w:t>
      </w:r>
      <w:proofErr w:type="gramStart"/>
      <w:r w:rsidR="004C37A1">
        <w:t>is considered to be</w:t>
      </w:r>
      <w:proofErr w:type="gramEnd"/>
      <w:r w:rsidR="004C37A1">
        <w:t xml:space="preserve"> the dividing line for the change of zooplankton community characteristics. However, it seems not that clear for either biomass or particle size spectrum from the figures. Temperature, prey, depth, stability of the water mass, are all environmental factors that may affect zooplankton. </w:t>
      </w:r>
      <w:proofErr w:type="gramStart"/>
      <w:r w:rsidR="004C37A1">
        <w:t>It'll</w:t>
      </w:r>
      <w:proofErr w:type="gramEnd"/>
      <w:r w:rsidR="004C37A1">
        <w:t xml:space="preserve"> be ideal to conduct statistical analysis to discern the most critical factors that affect the size and biomass of zooplankton in the West Boundary Current area.</w:t>
      </w:r>
    </w:p>
    <w:p w14:paraId="77C8581B" w14:textId="53239778" w:rsidR="0048670C" w:rsidRPr="002B6AF3" w:rsidRDefault="0048670C" w:rsidP="0048670C">
      <w:pPr>
        <w:pStyle w:val="PlainText"/>
      </w:pPr>
      <w:r w:rsidRPr="0048670C">
        <w:rPr>
          <w:b/>
          <w:bCs/>
        </w:rPr>
        <w:t>Response:</w:t>
      </w:r>
      <w:r w:rsidR="002B6AF3" w:rsidRPr="00A3780E">
        <w:rPr>
          <w:b/>
          <w:bCs/>
          <w:color w:val="002060"/>
        </w:rPr>
        <w:t xml:space="preserve"> </w:t>
      </w:r>
      <w:ins w:id="89" w:author="Iain Suthers" w:date="2021-04-28T08:53:00Z">
        <w:r w:rsidR="00284503" w:rsidRPr="00284503">
          <w:rPr>
            <w:bCs/>
            <w:color w:val="002060"/>
            <w:rPrChange w:id="90" w:author="Iain Suthers" w:date="2021-04-28T08:53:00Z">
              <w:rPr>
                <w:b/>
                <w:bCs/>
                <w:color w:val="002060"/>
              </w:rPr>
            </w:rPrChange>
          </w:rPr>
          <w:t>We used</w:t>
        </w:r>
        <w:r w:rsidR="00284503">
          <w:rPr>
            <w:bCs/>
            <w:color w:val="002060"/>
          </w:rPr>
          <w:t xml:space="preserve"> the 21C isotherm out of convenience for our written description. As the </w:t>
        </w:r>
      </w:ins>
      <w:ins w:id="91" w:author="Iain Suthers" w:date="2021-04-28T08:54:00Z">
        <w:r w:rsidR="00284503">
          <w:rPr>
            <w:bCs/>
            <w:color w:val="002060"/>
          </w:rPr>
          <w:t xml:space="preserve">correctly </w:t>
        </w:r>
      </w:ins>
      <w:ins w:id="92" w:author="Iain Suthers" w:date="2021-04-28T08:53:00Z">
        <w:r w:rsidR="00284503">
          <w:rPr>
            <w:bCs/>
            <w:color w:val="002060"/>
          </w:rPr>
          <w:t xml:space="preserve">reviewer pointed out, our study is in </w:t>
        </w:r>
      </w:ins>
      <w:ins w:id="93" w:author="Iain Suthers" w:date="2021-04-28T08:54:00Z">
        <w:r w:rsidR="00284503">
          <w:rPr>
            <w:bCs/>
            <w:color w:val="002060"/>
          </w:rPr>
          <w:t>the</w:t>
        </w:r>
      </w:ins>
      <w:ins w:id="94" w:author="Iain Suthers" w:date="2021-04-28T08:53:00Z">
        <w:r w:rsidR="00284503">
          <w:rPr>
            <w:bCs/>
            <w:color w:val="002060"/>
          </w:rPr>
          <w:t xml:space="preserve"> </w:t>
        </w:r>
      </w:ins>
      <w:ins w:id="95" w:author="Iain Suthers" w:date="2021-04-28T08:54:00Z">
        <w:r w:rsidR="00284503">
          <w:rPr>
            <w:bCs/>
            <w:color w:val="002060"/>
          </w:rPr>
          <w:t xml:space="preserve">spring and therefore at other locations and seasons we </w:t>
        </w:r>
      </w:ins>
      <w:ins w:id="96" w:author="Iain Suthers" w:date="2021-04-28T08:55:00Z">
        <w:r w:rsidR="00284503">
          <w:rPr>
            <w:bCs/>
            <w:color w:val="002060"/>
          </w:rPr>
          <w:t>would</w:t>
        </w:r>
      </w:ins>
      <w:ins w:id="97" w:author="Iain Suthers" w:date="2021-04-28T08:54:00Z">
        <w:r w:rsidR="00284503">
          <w:rPr>
            <w:bCs/>
            <w:color w:val="002060"/>
          </w:rPr>
          <w:t xml:space="preserve"> find </w:t>
        </w:r>
      </w:ins>
      <w:ins w:id="98" w:author="Iain Suthers" w:date="2021-04-28T08:55:00Z">
        <w:r w:rsidR="00284503">
          <w:rPr>
            <w:bCs/>
            <w:color w:val="002060"/>
          </w:rPr>
          <w:t xml:space="preserve">a different isotherm. </w:t>
        </w:r>
      </w:ins>
      <w:del w:id="99" w:author="Iain Suthers" w:date="2021-04-28T08:55:00Z">
        <w:r w:rsidR="002B6AF3" w:rsidRPr="00A3780E" w:rsidDel="00284503">
          <w:rPr>
            <w:color w:val="002060"/>
          </w:rPr>
          <w:delText>Unfortunately, d</w:delText>
        </w:r>
      </w:del>
      <w:ins w:id="100" w:author="Iain Suthers" w:date="2021-04-28T08:55:00Z">
        <w:r w:rsidR="00284503">
          <w:rPr>
            <w:color w:val="002060"/>
          </w:rPr>
          <w:t>D</w:t>
        </w:r>
      </w:ins>
      <w:r w:rsidR="002B6AF3" w:rsidRPr="00A3780E">
        <w:rPr>
          <w:color w:val="002060"/>
        </w:rPr>
        <w:t xml:space="preserve">ue </w:t>
      </w:r>
      <w:del w:id="101" w:author="Iain Suthers" w:date="2021-04-28T08:55:00Z">
        <w:r w:rsidR="002B6AF3" w:rsidRPr="00A3780E" w:rsidDel="00284503">
          <w:rPr>
            <w:color w:val="002060"/>
          </w:rPr>
          <w:delText xml:space="preserve">the </w:delText>
        </w:r>
      </w:del>
      <w:ins w:id="102" w:author="Iain Suthers" w:date="2021-04-28T08:55:00Z">
        <w:r w:rsidR="00284503">
          <w:rPr>
            <w:color w:val="002060"/>
          </w:rPr>
          <w:t>to our</w:t>
        </w:r>
        <w:r w:rsidR="00284503" w:rsidRPr="00A3780E">
          <w:rPr>
            <w:color w:val="002060"/>
          </w:rPr>
          <w:t xml:space="preserve"> </w:t>
        </w:r>
      </w:ins>
      <w:r w:rsidR="002B6AF3" w:rsidRPr="00A3780E">
        <w:rPr>
          <w:color w:val="002060"/>
        </w:rPr>
        <w:t xml:space="preserve">study design of 4 individual transects, the data are </w:t>
      </w:r>
      <w:del w:id="103" w:author="Iain Suthers" w:date="2021-04-28T08:55:00Z">
        <w:r w:rsidR="002B6AF3" w:rsidRPr="00A3780E" w:rsidDel="00284503">
          <w:rPr>
            <w:color w:val="002060"/>
          </w:rPr>
          <w:delText xml:space="preserve">extremely </w:delText>
        </w:r>
      </w:del>
      <w:r w:rsidR="002B6AF3" w:rsidRPr="00A3780E">
        <w:rPr>
          <w:color w:val="002060"/>
        </w:rPr>
        <w:t xml:space="preserve">autocorrelated </w:t>
      </w:r>
      <w:ins w:id="104" w:author="Iain Suthers" w:date="2021-04-28T08:55:00Z">
        <w:r w:rsidR="00284503">
          <w:rPr>
            <w:color w:val="002060"/>
          </w:rPr>
          <w:t>(</w:t>
        </w:r>
        <w:proofErr w:type="gramStart"/>
        <w:r w:rsidR="00284503">
          <w:rPr>
            <w:color w:val="002060"/>
          </w:rPr>
          <w:t>i.e.</w:t>
        </w:r>
        <w:proofErr w:type="gramEnd"/>
        <w:r w:rsidR="00284503">
          <w:rPr>
            <w:color w:val="002060"/>
          </w:rPr>
          <w:t xml:space="preserve"> </w:t>
        </w:r>
      </w:ins>
      <w:del w:id="105" w:author="Iain Suthers" w:date="2021-04-28T08:55:00Z">
        <w:r w:rsidR="002B6AF3" w:rsidRPr="00A3780E" w:rsidDel="00284503">
          <w:rPr>
            <w:color w:val="002060"/>
          </w:rPr>
          <w:delText xml:space="preserve">with </w:delText>
        </w:r>
      </w:del>
      <w:r w:rsidR="002B6AF3" w:rsidRPr="00A3780E">
        <w:rPr>
          <w:color w:val="002060"/>
        </w:rPr>
        <w:t>no true replicates</w:t>
      </w:r>
      <w:ins w:id="106" w:author="Iain Suthers" w:date="2021-04-28T08:55:00Z">
        <w:r w:rsidR="00284503">
          <w:rPr>
            <w:color w:val="002060"/>
          </w:rPr>
          <w:t xml:space="preserve">) so </w:t>
        </w:r>
      </w:ins>
      <w:del w:id="107" w:author="Iain Suthers" w:date="2021-04-28T08:55:00Z">
        <w:r w:rsidR="002B6AF3" w:rsidRPr="00A3780E" w:rsidDel="00284503">
          <w:rPr>
            <w:color w:val="002060"/>
          </w:rPr>
          <w:delText xml:space="preserve"> and </w:delText>
        </w:r>
      </w:del>
      <w:r w:rsidR="002B6AF3" w:rsidRPr="00A3780E">
        <w:rPr>
          <w:color w:val="002060"/>
        </w:rPr>
        <w:t xml:space="preserve">we were unable to run any statistical tests with confidence. As both reviewers have identified the 21C isotherm as not a very distinct boundary we have </w:t>
      </w:r>
      <w:del w:id="108" w:author="Iain Suthers" w:date="2021-04-28T09:23:00Z">
        <w:r w:rsidR="002B6AF3" w:rsidRPr="00A3780E" w:rsidDel="00F10C4A">
          <w:rPr>
            <w:color w:val="002060"/>
          </w:rPr>
          <w:delText>substantially remov</w:delText>
        </w:r>
      </w:del>
      <w:ins w:id="109" w:author="Iain Suthers" w:date="2021-04-28T09:23:00Z">
        <w:r w:rsidR="00F10C4A">
          <w:rPr>
            <w:color w:val="002060"/>
          </w:rPr>
          <w:t>reduc</w:t>
        </w:r>
      </w:ins>
      <w:r w:rsidR="002B6AF3" w:rsidRPr="00A3780E">
        <w:rPr>
          <w:color w:val="002060"/>
        </w:rPr>
        <w:t>ed our focus on this as a potential dividing line</w:t>
      </w:r>
      <w:ins w:id="110" w:author="Iain Suthers" w:date="2021-04-28T08:56:00Z">
        <w:r w:rsidR="00284503">
          <w:rPr>
            <w:color w:val="002060"/>
          </w:rPr>
          <w:t xml:space="preserve">, but merely </w:t>
        </w:r>
      </w:ins>
      <w:ins w:id="111" w:author="Iain Suthers" w:date="2021-04-28T09:23:00Z">
        <w:r w:rsidR="00F10C4A">
          <w:rPr>
            <w:color w:val="002060"/>
          </w:rPr>
          <w:t xml:space="preserve">use it </w:t>
        </w:r>
      </w:ins>
      <w:ins w:id="112" w:author="Iain Suthers" w:date="2021-04-28T08:56:00Z">
        <w:r w:rsidR="00284503">
          <w:rPr>
            <w:color w:val="002060"/>
          </w:rPr>
          <w:t>to locate the attention of the reader</w:t>
        </w:r>
      </w:ins>
      <w:r w:rsidR="002B6AF3" w:rsidRPr="00A3780E">
        <w:rPr>
          <w:color w:val="002060"/>
        </w:rPr>
        <w:t>.</w:t>
      </w:r>
    </w:p>
    <w:p w14:paraId="20BFC3D4" w14:textId="2D6EEC68" w:rsidR="0048670C" w:rsidRDefault="0048670C" w:rsidP="0048670C">
      <w:pPr>
        <w:pStyle w:val="PlainText"/>
        <w:rPr>
          <w:ins w:id="113" w:author="Iain Suthers" w:date="2021-04-28T08:53:00Z"/>
          <w:b/>
          <w:bCs/>
        </w:rPr>
      </w:pPr>
    </w:p>
    <w:p w14:paraId="137017C4" w14:textId="77777777" w:rsidR="00284503" w:rsidRDefault="00284503" w:rsidP="0048670C">
      <w:pPr>
        <w:pStyle w:val="PlainText"/>
        <w:rPr>
          <w:b/>
          <w:bCs/>
        </w:rPr>
      </w:pPr>
    </w:p>
    <w:p w14:paraId="4455732F" w14:textId="604C008C" w:rsidR="004C37A1" w:rsidRPr="001C7EEE" w:rsidRDefault="00070D89" w:rsidP="0048670C">
      <w:pPr>
        <w:pStyle w:val="PlainText"/>
      </w:pPr>
      <w:r w:rsidRPr="00C212CF">
        <w:rPr>
          <w:b/>
          <w:bCs/>
        </w:rPr>
        <w:t>Comment #</w:t>
      </w:r>
      <w:r>
        <w:rPr>
          <w:b/>
          <w:bCs/>
        </w:rPr>
        <w:t>6</w:t>
      </w:r>
      <w:r w:rsidRPr="00C212CF">
        <w:rPr>
          <w:b/>
          <w:bCs/>
        </w:rPr>
        <w:t>:</w:t>
      </w:r>
      <w:r>
        <w:t xml:space="preserve"> </w:t>
      </w:r>
      <w:r w:rsidR="004C37A1">
        <w:t>5)</w:t>
      </w:r>
      <w:r w:rsidR="00A3780E">
        <w:t xml:space="preserve"> </w:t>
      </w:r>
      <w:r w:rsidR="004C37A1">
        <w:t xml:space="preserve">Due to the limitation of OPC, there is no taxa composition of zooplankton. In addition to fish mentioned in the article, predation among zooplankton is also an important factor that may cause the change of </w:t>
      </w:r>
      <w:r w:rsidR="004C37A1" w:rsidRPr="001C7EEE">
        <w:t xml:space="preserve">zooplankton size spectrum. That means the dominant zooplankton species or taxa are important for the size spectrum. Can you provide the background information of the zooplankton composition in this area? </w:t>
      </w:r>
    </w:p>
    <w:p w14:paraId="13562041" w14:textId="56A3FF82" w:rsidR="0048670C" w:rsidRPr="001C7EEE" w:rsidRDefault="0048670C" w:rsidP="0048670C">
      <w:pPr>
        <w:pStyle w:val="PlainText"/>
        <w:rPr>
          <w:color w:val="002060"/>
        </w:rPr>
      </w:pPr>
      <w:r w:rsidRPr="001C7EEE">
        <w:rPr>
          <w:b/>
          <w:bCs/>
        </w:rPr>
        <w:t>Response:</w:t>
      </w:r>
      <w:r w:rsidR="00D81A3B" w:rsidRPr="001C7EEE">
        <w:rPr>
          <w:b/>
          <w:bCs/>
        </w:rPr>
        <w:t xml:space="preserve"> </w:t>
      </w:r>
      <w:r w:rsidR="00D81A3B" w:rsidRPr="001C7EEE">
        <w:rPr>
          <w:color w:val="002060"/>
        </w:rPr>
        <w:t xml:space="preserve">Information on zooplankton composition in this study area is </w:t>
      </w:r>
      <w:del w:id="114" w:author="Iain Suthers" w:date="2021-04-28T09:24:00Z">
        <w:r w:rsidR="00D81A3B" w:rsidRPr="001C7EEE" w:rsidDel="00F10C4A">
          <w:rPr>
            <w:color w:val="002060"/>
          </w:rPr>
          <w:delText xml:space="preserve">quite </w:delText>
        </w:r>
      </w:del>
      <w:r w:rsidR="00D81A3B" w:rsidRPr="001C7EEE">
        <w:rPr>
          <w:color w:val="002060"/>
        </w:rPr>
        <w:t xml:space="preserve">limited and there are no zooplankton composition samples matching the spatial and temporal resolution of the study. To overcome data deficiency, this we </w:t>
      </w:r>
      <w:del w:id="115" w:author="Iain Suthers" w:date="2021-04-28T09:24:00Z">
        <w:r w:rsidR="00D81A3B" w:rsidRPr="001C7EEE" w:rsidDel="00F10C4A">
          <w:rPr>
            <w:color w:val="002060"/>
          </w:rPr>
          <w:delText xml:space="preserve">have now </w:delText>
        </w:r>
      </w:del>
      <w:r w:rsidR="00D81A3B" w:rsidRPr="001C7EEE">
        <w:rPr>
          <w:color w:val="002060"/>
        </w:rPr>
        <w:t xml:space="preserve">used </w:t>
      </w:r>
      <w:ins w:id="116" w:author="Iain Suthers" w:date="2021-04-28T09:24:00Z">
        <w:r w:rsidR="00F10C4A">
          <w:rPr>
            <w:color w:val="002060"/>
          </w:rPr>
          <w:t xml:space="preserve">the </w:t>
        </w:r>
      </w:ins>
      <w:r w:rsidR="00D81A3B" w:rsidRPr="001C7EEE">
        <w:rPr>
          <w:color w:val="002060"/>
        </w:rPr>
        <w:t xml:space="preserve">Continuous Plankton Recorder data from the spatial region of our study but from different times (2009 – 2018) to show the monthly averaged zooplankton composition. Assuming 2004 was of typical zooplankton composition this shows that in </w:t>
      </w:r>
      <w:r w:rsidR="00D81A3B" w:rsidRPr="001C7EEE">
        <w:rPr>
          <w:color w:val="002060"/>
        </w:rPr>
        <w:lastRenderedPageBreak/>
        <w:t xml:space="preserve">September almost </w:t>
      </w:r>
      <w:r w:rsidR="00EE04E9">
        <w:rPr>
          <w:color w:val="002060"/>
        </w:rPr>
        <w:t>8</w:t>
      </w:r>
      <w:r w:rsidR="00D81A3B" w:rsidRPr="001C7EEE">
        <w:rPr>
          <w:color w:val="002060"/>
        </w:rPr>
        <w:t xml:space="preserve">0% of zooplankton individuals are copepods and with only small proportions of other taxa. This composition is relatively stable </w:t>
      </w:r>
      <w:r w:rsidR="00EE04E9">
        <w:rPr>
          <w:color w:val="002060"/>
        </w:rPr>
        <w:t>in the surrounding month</w:t>
      </w:r>
      <w:r w:rsidR="00D81A3B" w:rsidRPr="001C7EEE">
        <w:rPr>
          <w:color w:val="002060"/>
        </w:rPr>
        <w:t xml:space="preserve"> (August-</w:t>
      </w:r>
      <w:r w:rsidR="00EE04E9">
        <w:rPr>
          <w:color w:val="002060"/>
        </w:rPr>
        <w:t>October</w:t>
      </w:r>
      <w:r w:rsidR="00D81A3B" w:rsidRPr="001C7EEE">
        <w:rPr>
          <w:color w:val="002060"/>
        </w:rPr>
        <w:t>) and we are confident this</w:t>
      </w:r>
      <w:del w:id="117" w:author="Iain Suthers" w:date="2021-04-28T09:48:00Z">
        <w:r w:rsidR="00D81A3B" w:rsidRPr="001C7EEE" w:rsidDel="00A26B12">
          <w:rPr>
            <w:color w:val="002060"/>
          </w:rPr>
          <w:delText xml:space="preserve"> likely</w:delText>
        </w:r>
      </w:del>
      <w:r w:rsidR="00D81A3B" w:rsidRPr="001C7EEE">
        <w:rPr>
          <w:color w:val="002060"/>
        </w:rPr>
        <w:t xml:space="preserve"> represents the 2004 community</w:t>
      </w:r>
      <w:r w:rsidR="002F41CD" w:rsidRPr="001C7EEE">
        <w:rPr>
          <w:color w:val="002060"/>
        </w:rPr>
        <w:t xml:space="preserve"> sampled in our </w:t>
      </w:r>
      <w:commentRangeStart w:id="118"/>
      <w:r w:rsidR="002F41CD" w:rsidRPr="001C7EEE">
        <w:rPr>
          <w:color w:val="002060"/>
        </w:rPr>
        <w:t>paper</w:t>
      </w:r>
      <w:commentRangeEnd w:id="118"/>
      <w:r w:rsidR="00A26B12">
        <w:rPr>
          <w:rStyle w:val="CommentReference"/>
          <w:rFonts w:asciiTheme="minorHAnsi" w:hAnsiTheme="minorHAnsi" w:cstheme="minorBidi"/>
        </w:rPr>
        <w:commentReference w:id="118"/>
      </w:r>
      <w:r w:rsidR="00D81A3B" w:rsidRPr="001C7EEE">
        <w:rPr>
          <w:color w:val="002060"/>
        </w:rPr>
        <w:t>.</w:t>
      </w:r>
    </w:p>
    <w:p w14:paraId="469EB859" w14:textId="52130FF6" w:rsidR="00D81A3B" w:rsidRDefault="00D81A3B" w:rsidP="0048670C">
      <w:pPr>
        <w:pStyle w:val="PlainText"/>
      </w:pPr>
    </w:p>
    <w:p w14:paraId="40584435" w14:textId="7E30DC9B" w:rsidR="00D81A3B" w:rsidRPr="00D81A3B" w:rsidRDefault="00EE04E9" w:rsidP="0048670C">
      <w:pPr>
        <w:pStyle w:val="PlainText"/>
      </w:pPr>
      <w:r>
        <w:rPr>
          <w:noProof/>
          <w:lang w:eastAsia="en-AU" w:bidi="ar-SA"/>
        </w:rPr>
        <w:drawing>
          <wp:inline distT="0" distB="0" distL="0" distR="0" wp14:anchorId="5C1CC1B3" wp14:editId="638EF3EE">
            <wp:extent cx="5734050" cy="4914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4050" cy="4914900"/>
                    </a:xfrm>
                    <a:prstGeom prst="rect">
                      <a:avLst/>
                    </a:prstGeom>
                    <a:noFill/>
                    <a:ln>
                      <a:noFill/>
                    </a:ln>
                  </pic:spPr>
                </pic:pic>
              </a:graphicData>
            </a:graphic>
          </wp:inline>
        </w:drawing>
      </w:r>
    </w:p>
    <w:p w14:paraId="136E8E4F" w14:textId="77777777" w:rsidR="0048670C" w:rsidRDefault="0048670C" w:rsidP="0048670C">
      <w:pPr>
        <w:pStyle w:val="PlainText"/>
      </w:pPr>
    </w:p>
    <w:p w14:paraId="2C941019" w14:textId="68CF04C1" w:rsidR="00070D89" w:rsidRDefault="00070D89" w:rsidP="0048670C">
      <w:pPr>
        <w:pStyle w:val="PlainText"/>
      </w:pPr>
      <w:r w:rsidRPr="00C212CF">
        <w:rPr>
          <w:b/>
          <w:bCs/>
        </w:rPr>
        <w:t>Comment #</w:t>
      </w:r>
      <w:r>
        <w:rPr>
          <w:b/>
          <w:bCs/>
        </w:rPr>
        <w:t>7</w:t>
      </w:r>
      <w:r w:rsidRPr="00C212CF">
        <w:rPr>
          <w:b/>
          <w:bCs/>
        </w:rPr>
        <w:t>:</w:t>
      </w:r>
      <w:r>
        <w:t xml:space="preserve"> </w:t>
      </w:r>
      <w:r w:rsidR="004C37A1">
        <w:t>6)</w:t>
      </w:r>
      <w:r w:rsidR="001D3810">
        <w:t xml:space="preserve"> </w:t>
      </w:r>
      <w:r w:rsidR="004C37A1">
        <w:t xml:space="preserve">Please check the minor problems, such as, P2L33, resulting in "zooplankton ecosystems", usually we </w:t>
      </w:r>
      <w:proofErr w:type="gramStart"/>
      <w:r w:rsidR="004C37A1">
        <w:t>don't</w:t>
      </w:r>
      <w:proofErr w:type="gramEnd"/>
      <w:r w:rsidR="004C37A1">
        <w:t xml:space="preserve"> say zooplankton ecosystems. </w:t>
      </w:r>
    </w:p>
    <w:p w14:paraId="6A200FE3" w14:textId="693B14B2" w:rsidR="0048670C" w:rsidRPr="00A3780E" w:rsidRDefault="0048670C" w:rsidP="0048670C">
      <w:pPr>
        <w:pStyle w:val="PlainText"/>
      </w:pPr>
      <w:r w:rsidRPr="0048670C">
        <w:rPr>
          <w:b/>
          <w:bCs/>
        </w:rPr>
        <w:t>Response:</w:t>
      </w:r>
      <w:r w:rsidR="00A3780E">
        <w:rPr>
          <w:b/>
          <w:bCs/>
        </w:rPr>
        <w:t xml:space="preserve"> </w:t>
      </w:r>
      <w:r w:rsidR="00A3780E" w:rsidRPr="00A3780E">
        <w:rPr>
          <w:color w:val="002060"/>
        </w:rPr>
        <w:t>This has been changed to “</w:t>
      </w:r>
      <w:r w:rsidR="00A3780E" w:rsidRPr="00A3780E">
        <w:rPr>
          <w:rFonts w:asciiTheme="minorHAnsi" w:hAnsiTheme="minorHAnsi" w:cstheme="minorHAnsi"/>
          <w:color w:val="002060"/>
        </w:rPr>
        <w:t xml:space="preserve">particulate communities”. </w:t>
      </w:r>
      <w:r w:rsidR="003B7BFA" w:rsidRPr="00A3780E">
        <w:rPr>
          <w:rFonts w:asciiTheme="minorHAnsi" w:hAnsiTheme="minorHAnsi" w:cstheme="minorHAnsi"/>
          <w:color w:val="002060"/>
        </w:rPr>
        <w:t>Several</w:t>
      </w:r>
      <w:r w:rsidR="00A3780E" w:rsidRPr="00A3780E">
        <w:rPr>
          <w:rFonts w:asciiTheme="minorHAnsi" w:hAnsiTheme="minorHAnsi" w:cstheme="minorHAnsi"/>
          <w:color w:val="002060"/>
        </w:rPr>
        <w:t xml:space="preserve"> </w:t>
      </w:r>
      <w:r w:rsidR="003B7BFA">
        <w:rPr>
          <w:rFonts w:asciiTheme="minorHAnsi" w:hAnsiTheme="minorHAnsi" w:cstheme="minorHAnsi"/>
          <w:color w:val="002060"/>
        </w:rPr>
        <w:t>other</w:t>
      </w:r>
      <w:r w:rsidR="00A3780E" w:rsidRPr="00A3780E">
        <w:rPr>
          <w:rFonts w:asciiTheme="minorHAnsi" w:hAnsiTheme="minorHAnsi" w:cstheme="minorHAnsi"/>
          <w:color w:val="002060"/>
        </w:rPr>
        <w:t xml:space="preserve"> minor issues have been resolved with full details provided in the following comments</w:t>
      </w:r>
      <w:r w:rsidR="0048350B">
        <w:rPr>
          <w:rFonts w:asciiTheme="minorHAnsi" w:hAnsiTheme="minorHAnsi" w:cstheme="minorHAnsi"/>
          <w:color w:val="002060"/>
        </w:rPr>
        <w:t>.</w:t>
      </w:r>
    </w:p>
    <w:p w14:paraId="246254AF" w14:textId="77777777" w:rsidR="0048670C" w:rsidRDefault="0048670C" w:rsidP="0048670C">
      <w:pPr>
        <w:pStyle w:val="PlainText"/>
        <w:rPr>
          <w:b/>
          <w:bCs/>
        </w:rPr>
      </w:pPr>
    </w:p>
    <w:p w14:paraId="1D309B82" w14:textId="6B0E7318" w:rsidR="004C37A1" w:rsidRDefault="00070D89" w:rsidP="0048670C">
      <w:pPr>
        <w:pStyle w:val="PlainText"/>
      </w:pPr>
      <w:r w:rsidRPr="00C212CF">
        <w:rPr>
          <w:b/>
          <w:bCs/>
        </w:rPr>
        <w:t>Comment #</w:t>
      </w:r>
      <w:r>
        <w:rPr>
          <w:b/>
          <w:bCs/>
        </w:rPr>
        <w:t>7</w:t>
      </w:r>
      <w:r w:rsidRPr="00C212CF">
        <w:rPr>
          <w:b/>
          <w:bCs/>
        </w:rPr>
        <w:t>:</w:t>
      </w:r>
      <w:r>
        <w:t xml:space="preserve"> </w:t>
      </w:r>
      <w:r w:rsidR="004C37A1">
        <w:t>P7L146, "a research voyage on the on the RV Southern", delete "on the", etc. Please check other parts of the manuscript.</w:t>
      </w:r>
    </w:p>
    <w:p w14:paraId="6B5785E1" w14:textId="6381EE23" w:rsidR="0048670C" w:rsidRPr="00A3780E" w:rsidRDefault="0048670C" w:rsidP="0048670C">
      <w:pPr>
        <w:pStyle w:val="PlainText"/>
      </w:pPr>
      <w:r w:rsidRPr="0048670C">
        <w:rPr>
          <w:b/>
          <w:bCs/>
        </w:rPr>
        <w:t>Response:</w:t>
      </w:r>
      <w:r w:rsidR="00A3780E">
        <w:rPr>
          <w:b/>
          <w:bCs/>
        </w:rPr>
        <w:t xml:space="preserve"> </w:t>
      </w:r>
      <w:r w:rsidR="00A3780E" w:rsidRPr="00A3780E">
        <w:rPr>
          <w:color w:val="002060"/>
        </w:rPr>
        <w:t>The repeated “on the” has been deleted.</w:t>
      </w:r>
    </w:p>
    <w:p w14:paraId="061CE6B0" w14:textId="77777777" w:rsidR="0048670C" w:rsidRDefault="0048670C" w:rsidP="0048670C">
      <w:pPr>
        <w:pStyle w:val="PlainText"/>
        <w:rPr>
          <w:b/>
          <w:bCs/>
        </w:rPr>
      </w:pPr>
    </w:p>
    <w:p w14:paraId="6CCA7E00" w14:textId="1B1DF531" w:rsidR="004C37A1" w:rsidRDefault="00070D89" w:rsidP="0048670C">
      <w:pPr>
        <w:pStyle w:val="PlainText"/>
      </w:pPr>
      <w:r w:rsidRPr="00C212CF">
        <w:rPr>
          <w:b/>
          <w:bCs/>
        </w:rPr>
        <w:t>Comment #</w:t>
      </w:r>
      <w:r>
        <w:rPr>
          <w:b/>
          <w:bCs/>
        </w:rPr>
        <w:t>8</w:t>
      </w:r>
      <w:r w:rsidRPr="00C212CF">
        <w:rPr>
          <w:b/>
          <w:bCs/>
        </w:rPr>
        <w:t>:</w:t>
      </w:r>
      <w:r>
        <w:t xml:space="preserve"> </w:t>
      </w:r>
      <w:r w:rsidR="004C37A1">
        <w:t>7)</w:t>
      </w:r>
      <w:r w:rsidR="00B042C8">
        <w:t xml:space="preserve"> </w:t>
      </w:r>
      <w:r w:rsidR="004C37A1">
        <w:t>P31L531-533, "Within the cross-shelf patterns of zooplankton, biomass and mean size also tend to decline with depth in the water column, possibly as a response to light availability (</w:t>
      </w:r>
      <w:proofErr w:type="spellStart"/>
      <w:r w:rsidR="004C37A1">
        <w:t>Aarflot</w:t>
      </w:r>
      <w:proofErr w:type="spellEnd"/>
      <w:r w:rsidR="004C37A1">
        <w:t xml:space="preserve"> et al., 2019)." Light is the limiting factor of phytoplankton, </w:t>
      </w:r>
      <w:proofErr w:type="gramStart"/>
      <w:r w:rsidR="004C37A1">
        <w:t>don't</w:t>
      </w:r>
      <w:proofErr w:type="gramEnd"/>
      <w:r w:rsidR="004C37A1">
        <w:t xml:space="preserve"> understand why the light availability could affect zooplankton.</w:t>
      </w:r>
    </w:p>
    <w:p w14:paraId="1DCAB13A" w14:textId="1E865DBC" w:rsidR="0048670C" w:rsidRPr="00B042C8" w:rsidRDefault="0048670C" w:rsidP="0048670C">
      <w:pPr>
        <w:pStyle w:val="PlainText"/>
      </w:pPr>
      <w:r w:rsidRPr="0048670C">
        <w:rPr>
          <w:b/>
          <w:bCs/>
        </w:rPr>
        <w:t>Response:</w:t>
      </w:r>
      <w:r w:rsidR="00B042C8">
        <w:rPr>
          <w:b/>
          <w:bCs/>
        </w:rPr>
        <w:t xml:space="preserve"> </w:t>
      </w:r>
      <w:r w:rsidR="00B042C8" w:rsidRPr="00B042C8">
        <w:rPr>
          <w:color w:val="002060"/>
        </w:rPr>
        <w:t xml:space="preserve">This section has been </w:t>
      </w:r>
      <w:r w:rsidR="00B042C8">
        <w:rPr>
          <w:color w:val="002060"/>
        </w:rPr>
        <w:t>deleted</w:t>
      </w:r>
      <w:r w:rsidR="00B042C8" w:rsidRPr="00B042C8">
        <w:rPr>
          <w:color w:val="002060"/>
        </w:rPr>
        <w:t>.</w:t>
      </w:r>
    </w:p>
    <w:p w14:paraId="3737D208" w14:textId="72DCC5E5" w:rsidR="0048670C" w:rsidRDefault="0048670C" w:rsidP="0048670C">
      <w:pPr>
        <w:spacing w:after="0"/>
        <w:rPr>
          <w:ins w:id="119" w:author="Iain Suthers" w:date="2021-04-18T22:02:00Z"/>
        </w:rPr>
      </w:pPr>
    </w:p>
    <w:p w14:paraId="1AA0D881" w14:textId="77777777" w:rsidR="001E30B9" w:rsidRDefault="001E30B9" w:rsidP="0048670C">
      <w:pPr>
        <w:spacing w:after="0"/>
      </w:pPr>
    </w:p>
    <w:p w14:paraId="5627C7D9" w14:textId="03FDB5E5" w:rsidR="004C37A1" w:rsidRPr="001E30B9" w:rsidRDefault="004C37A1" w:rsidP="0048670C">
      <w:pPr>
        <w:spacing w:after="0"/>
        <w:rPr>
          <w:sz w:val="28"/>
          <w:u w:val="single"/>
          <w:rPrChange w:id="120" w:author="Iain Suthers" w:date="2021-04-18T22:02:00Z">
            <w:rPr/>
          </w:rPrChange>
        </w:rPr>
      </w:pPr>
      <w:r w:rsidRPr="001E30B9">
        <w:rPr>
          <w:sz w:val="28"/>
          <w:u w:val="single"/>
          <w:rPrChange w:id="121" w:author="Iain Suthers" w:date="2021-04-18T22:02:00Z">
            <w:rPr/>
          </w:rPrChange>
        </w:rPr>
        <w:t>Reviewer 2:</w:t>
      </w:r>
    </w:p>
    <w:p w14:paraId="57A45F51" w14:textId="04866E7B" w:rsidR="004C37A1" w:rsidRDefault="00070D89" w:rsidP="0048670C">
      <w:pPr>
        <w:pStyle w:val="PlainText"/>
      </w:pPr>
      <w:r w:rsidRPr="00C212CF">
        <w:rPr>
          <w:b/>
          <w:bCs/>
        </w:rPr>
        <w:lastRenderedPageBreak/>
        <w:t>Comment #</w:t>
      </w:r>
      <w:r>
        <w:rPr>
          <w:b/>
          <w:bCs/>
        </w:rPr>
        <w:t>9</w:t>
      </w:r>
      <w:r w:rsidRPr="00C212CF">
        <w:rPr>
          <w:b/>
          <w:bCs/>
        </w:rPr>
        <w:t>:</w:t>
      </w:r>
      <w:r>
        <w:t xml:space="preserve"> </w:t>
      </w:r>
      <w:r w:rsidR="004C37A1">
        <w:t xml:space="preserve">This study presents an interesting dataset of spatial patterns of zooplankton in pelagic ecosystems associated with the East Australian Current. Study motivation and sampling design seem to be proper and interesting enough. However, overall data analyses and what has been done with results constitutes basic research.  In </w:t>
      </w:r>
      <w:proofErr w:type="gramStart"/>
      <w:r w:rsidR="004C37A1">
        <w:t>general</w:t>
      </w:r>
      <w:proofErr w:type="gramEnd"/>
      <w:r w:rsidR="004C37A1">
        <w:t xml:space="preserve"> the study could be much improved and strengthened in itself. </w:t>
      </w:r>
    </w:p>
    <w:p w14:paraId="73814D74" w14:textId="616820D1" w:rsidR="0048670C" w:rsidRPr="003523B1" w:rsidRDefault="0048670C" w:rsidP="0048670C">
      <w:pPr>
        <w:pStyle w:val="PlainText"/>
      </w:pPr>
      <w:r w:rsidRPr="0048670C">
        <w:rPr>
          <w:b/>
          <w:bCs/>
        </w:rPr>
        <w:t>Response:</w:t>
      </w:r>
      <w:r w:rsidR="003523B1">
        <w:rPr>
          <w:b/>
          <w:bCs/>
        </w:rPr>
        <w:t xml:space="preserve"> </w:t>
      </w:r>
      <w:del w:id="122" w:author="Iain Suthers" w:date="2021-04-28T14:28:00Z">
        <w:r w:rsidR="003523B1" w:rsidRPr="00371537" w:rsidDel="00414C47">
          <w:rPr>
            <w:color w:val="002060"/>
          </w:rPr>
          <w:delText>This is an accurate summary of our research and w</w:delText>
        </w:r>
      </w:del>
      <w:ins w:id="123" w:author="Iain Suthers" w:date="2021-04-28T14:28:00Z">
        <w:r w:rsidR="00414C47">
          <w:rPr>
            <w:color w:val="002060"/>
          </w:rPr>
          <w:t>W</w:t>
        </w:r>
      </w:ins>
      <w:r w:rsidR="003523B1" w:rsidRPr="00371537">
        <w:rPr>
          <w:color w:val="002060"/>
        </w:rPr>
        <w:t xml:space="preserve">e </w:t>
      </w:r>
      <w:del w:id="124" w:author="Iain Suthers" w:date="2021-04-28T14:28:00Z">
        <w:r w:rsidR="003523B1" w:rsidRPr="00371537" w:rsidDel="00414C47">
          <w:rPr>
            <w:color w:val="002060"/>
          </w:rPr>
          <w:delText xml:space="preserve">fully </w:delText>
        </w:r>
      </w:del>
      <w:r w:rsidR="003523B1" w:rsidRPr="00371537">
        <w:rPr>
          <w:color w:val="002060"/>
        </w:rPr>
        <w:t>acknowledge that our research may be considered “basic research” as this research has not yet been conducted in the East Australian Current region</w:t>
      </w:r>
      <w:ins w:id="125" w:author="Iain Suthers" w:date="2021-04-28T14:28:00Z">
        <w:r w:rsidR="00414C47">
          <w:rPr>
            <w:color w:val="002060"/>
          </w:rPr>
          <w:t>, and in general cross-shelf studies are rare in the literature</w:t>
        </w:r>
      </w:ins>
      <w:ins w:id="126" w:author="Iain Suthers" w:date="2021-04-28T14:29:00Z">
        <w:r w:rsidR="00414C47">
          <w:rPr>
            <w:color w:val="002060"/>
          </w:rPr>
          <w:t>, particularly the southern hemisphere</w:t>
        </w:r>
      </w:ins>
      <w:r w:rsidR="003523B1" w:rsidRPr="00371537">
        <w:rPr>
          <w:color w:val="002060"/>
        </w:rPr>
        <w:t xml:space="preserve">. </w:t>
      </w:r>
      <w:ins w:id="127" w:author="Iain Suthers" w:date="2021-04-28T14:28:00Z">
        <w:r w:rsidR="00414C47">
          <w:rPr>
            <w:color w:val="002060"/>
          </w:rPr>
          <w:t xml:space="preserve">By including 14 international </w:t>
        </w:r>
      </w:ins>
      <w:ins w:id="128" w:author="Iain Suthers" w:date="2021-04-28T14:29:00Z">
        <w:r w:rsidR="00414C47">
          <w:rPr>
            <w:color w:val="002060"/>
          </w:rPr>
          <w:t>studies</w:t>
        </w:r>
      </w:ins>
      <w:ins w:id="129" w:author="Iain Suthers" w:date="2021-04-28T14:28:00Z">
        <w:r w:rsidR="00414C47">
          <w:rPr>
            <w:color w:val="002060"/>
          </w:rPr>
          <w:t xml:space="preserve"> </w:t>
        </w:r>
      </w:ins>
      <w:ins w:id="130" w:author="Iain Suthers" w:date="2021-04-28T14:29:00Z">
        <w:r w:rsidR="00414C47">
          <w:rPr>
            <w:color w:val="002060"/>
          </w:rPr>
          <w:t xml:space="preserve">a general pattern emerges at the </w:t>
        </w:r>
      </w:ins>
      <w:ins w:id="131" w:author="Iain Suthers" w:date="2021-04-28T14:30:00Z">
        <w:r w:rsidR="00414C47">
          <w:rPr>
            <w:color w:val="002060"/>
          </w:rPr>
          <w:t xml:space="preserve">crucial </w:t>
        </w:r>
      </w:ins>
      <w:ins w:id="132" w:author="Iain Suthers" w:date="2021-04-28T14:29:00Z">
        <w:r w:rsidR="00414C47">
          <w:rPr>
            <w:color w:val="002060"/>
          </w:rPr>
          <w:t xml:space="preserve">interface of oceans and society. </w:t>
        </w:r>
      </w:ins>
      <w:r w:rsidR="003523B1" w:rsidRPr="00371537">
        <w:rPr>
          <w:color w:val="002060"/>
        </w:rPr>
        <w:t xml:space="preserve">This is also the </w:t>
      </w:r>
      <w:del w:id="133" w:author="Iain Suthers" w:date="2021-04-28T14:30:00Z">
        <w:r w:rsidR="003523B1" w:rsidRPr="00371537" w:rsidDel="00414C47">
          <w:rPr>
            <w:color w:val="002060"/>
          </w:rPr>
          <w:delText>1</w:delText>
        </w:r>
        <w:r w:rsidR="003523B1" w:rsidRPr="00371537" w:rsidDel="00414C47">
          <w:rPr>
            <w:color w:val="002060"/>
            <w:vertAlign w:val="superscript"/>
          </w:rPr>
          <w:delText>st</w:delText>
        </w:r>
        <w:r w:rsidR="003523B1" w:rsidRPr="00371537" w:rsidDel="00414C47">
          <w:rPr>
            <w:color w:val="002060"/>
          </w:rPr>
          <w:delText xml:space="preserve"> </w:delText>
        </w:r>
      </w:del>
      <w:ins w:id="134" w:author="Iain Suthers" w:date="2021-04-28T14:30:00Z">
        <w:r w:rsidR="00414C47">
          <w:rPr>
            <w:color w:val="002060"/>
          </w:rPr>
          <w:t>first</w:t>
        </w:r>
        <w:r w:rsidR="00414C47" w:rsidRPr="00371537">
          <w:rPr>
            <w:color w:val="002060"/>
          </w:rPr>
          <w:t xml:space="preserve"> </w:t>
        </w:r>
      </w:ins>
      <w:r w:rsidR="003523B1" w:rsidRPr="00371537">
        <w:rPr>
          <w:color w:val="002060"/>
        </w:rPr>
        <w:t xml:space="preserve">paper to present depth resolved transects of </w:t>
      </w:r>
      <w:del w:id="135" w:author="Iain Suthers" w:date="2021-04-28T14:57:00Z">
        <w:r w:rsidR="003523B1" w:rsidRPr="00371537" w:rsidDel="00231383">
          <w:rPr>
            <w:color w:val="002060"/>
          </w:rPr>
          <w:delText>particulate biomass</w:delText>
        </w:r>
      </w:del>
      <w:ins w:id="136" w:author="Iain Suthers" w:date="2021-04-28T14:57:00Z">
        <w:r w:rsidR="00231383">
          <w:rPr>
            <w:color w:val="002060"/>
          </w:rPr>
          <w:t>zooplankton size-structure</w:t>
        </w:r>
      </w:ins>
      <w:r w:rsidR="003523B1" w:rsidRPr="00371537">
        <w:rPr>
          <w:color w:val="002060"/>
        </w:rPr>
        <w:t xml:space="preserve"> across a continental shelf anywhere in the world. For further details on how the study has been improved </w:t>
      </w:r>
      <w:ins w:id="137" w:author="Iain Suthers" w:date="2021-04-28T14:57:00Z">
        <w:r w:rsidR="00231383">
          <w:rPr>
            <w:color w:val="002060"/>
          </w:rPr>
          <w:t>(</w:t>
        </w:r>
      </w:ins>
      <w:r w:rsidR="003523B1" w:rsidRPr="00371537">
        <w:rPr>
          <w:color w:val="002060"/>
        </w:rPr>
        <w:t>see other comments</w:t>
      </w:r>
      <w:ins w:id="138" w:author="Iain Suthers" w:date="2021-04-28T14:57:00Z">
        <w:r w:rsidR="00231383">
          <w:rPr>
            <w:color w:val="002060"/>
          </w:rPr>
          <w:t xml:space="preserve"> on Lines …?)</w:t>
        </w:r>
      </w:ins>
      <w:r w:rsidR="003523B1" w:rsidRPr="00371537">
        <w:rPr>
          <w:color w:val="002060"/>
        </w:rPr>
        <w:t>.</w:t>
      </w:r>
    </w:p>
    <w:p w14:paraId="57E97A1F" w14:textId="77777777" w:rsidR="004C37A1" w:rsidRDefault="004C37A1" w:rsidP="0048670C">
      <w:pPr>
        <w:pStyle w:val="PlainText"/>
      </w:pPr>
    </w:p>
    <w:p w14:paraId="32FECCFB" w14:textId="70B28B46" w:rsidR="004C37A1" w:rsidRDefault="00070D89" w:rsidP="0048670C">
      <w:pPr>
        <w:pStyle w:val="PlainText"/>
      </w:pPr>
      <w:r w:rsidRPr="00C212CF">
        <w:rPr>
          <w:b/>
          <w:bCs/>
        </w:rPr>
        <w:t>Comment #1</w:t>
      </w:r>
      <w:r>
        <w:rPr>
          <w:b/>
          <w:bCs/>
        </w:rPr>
        <w:t>0</w:t>
      </w:r>
      <w:r w:rsidRPr="00C212CF">
        <w:rPr>
          <w:b/>
          <w:bCs/>
        </w:rPr>
        <w:t>:</w:t>
      </w:r>
      <w:r>
        <w:t xml:space="preserve"> </w:t>
      </w:r>
      <w:r w:rsidR="004C37A1">
        <w:t>Below I point out a few general comments, while more specific are included in the pdf.</w:t>
      </w:r>
    </w:p>
    <w:p w14:paraId="42853F18" w14:textId="40974489" w:rsidR="0048670C" w:rsidRPr="00FB0BAC" w:rsidRDefault="0048670C" w:rsidP="0048670C">
      <w:pPr>
        <w:pStyle w:val="PlainText"/>
        <w:rPr>
          <w:color w:val="002060"/>
        </w:rPr>
      </w:pPr>
      <w:r w:rsidRPr="0048670C">
        <w:rPr>
          <w:b/>
          <w:bCs/>
        </w:rPr>
        <w:t>Response:</w:t>
      </w:r>
      <w:r w:rsidR="00FB0BAC">
        <w:rPr>
          <w:b/>
          <w:bCs/>
        </w:rPr>
        <w:t xml:space="preserve"> </w:t>
      </w:r>
      <w:r w:rsidR="00FB0BAC" w:rsidRPr="00FB0BAC">
        <w:rPr>
          <w:color w:val="002060"/>
        </w:rPr>
        <w:t>Thank you for the comments, we have responded below to all the general and specific comments.</w:t>
      </w:r>
    </w:p>
    <w:p w14:paraId="740A8B3A" w14:textId="77777777" w:rsidR="004C37A1" w:rsidRDefault="004C37A1" w:rsidP="0048670C">
      <w:pPr>
        <w:pStyle w:val="PlainText"/>
      </w:pPr>
    </w:p>
    <w:p w14:paraId="538C2C4D" w14:textId="6D3BD3C5" w:rsidR="004C37A1" w:rsidRDefault="00070D89" w:rsidP="0048670C">
      <w:pPr>
        <w:pStyle w:val="PlainText"/>
      </w:pPr>
      <w:r w:rsidRPr="00C212CF">
        <w:rPr>
          <w:b/>
          <w:bCs/>
        </w:rPr>
        <w:t>Comment #</w:t>
      </w:r>
      <w:r>
        <w:rPr>
          <w:b/>
          <w:bCs/>
        </w:rPr>
        <w:t>11</w:t>
      </w:r>
      <w:r w:rsidRPr="00C212CF">
        <w:rPr>
          <w:b/>
          <w:bCs/>
        </w:rPr>
        <w:t>:</w:t>
      </w:r>
      <w:r>
        <w:t xml:space="preserve"> </w:t>
      </w:r>
      <w:r w:rsidR="004C37A1">
        <w:t xml:space="preserve">- The title says 'zooplankton' but in truth you are </w:t>
      </w:r>
      <w:proofErr w:type="spellStart"/>
      <w:r w:rsidR="004C37A1">
        <w:t>analyzing</w:t>
      </w:r>
      <w:proofErr w:type="spellEnd"/>
      <w:r w:rsidR="004C37A1">
        <w:t xml:space="preserve"> particulates (plankton and detritus), please focus particulates or change the title.</w:t>
      </w:r>
    </w:p>
    <w:p w14:paraId="0CD2618D" w14:textId="07F7B0DE" w:rsidR="0048670C" w:rsidRPr="0048670C" w:rsidRDefault="0048670C" w:rsidP="0048670C">
      <w:pPr>
        <w:pStyle w:val="PlainText"/>
        <w:rPr>
          <w:b/>
          <w:bCs/>
        </w:rPr>
      </w:pPr>
      <w:r w:rsidRPr="0048670C">
        <w:rPr>
          <w:b/>
          <w:bCs/>
        </w:rPr>
        <w:t>Response:</w:t>
      </w:r>
      <w:r w:rsidR="00166C15">
        <w:rPr>
          <w:b/>
          <w:bCs/>
        </w:rPr>
        <w:t xml:space="preserve"> </w:t>
      </w:r>
      <w:ins w:id="139" w:author="Iain Suthers" w:date="2021-04-28T14:58:00Z">
        <w:r w:rsidR="00231383" w:rsidRPr="00231383">
          <w:rPr>
            <w:bCs/>
            <w:rPrChange w:id="140" w:author="Iain Suthers" w:date="2021-04-28T14:58:00Z">
              <w:rPr>
                <w:b/>
                <w:bCs/>
              </w:rPr>
            </w:rPrChange>
          </w:rPr>
          <w:t>Thank you</w:t>
        </w:r>
        <w:r w:rsidR="00231383">
          <w:rPr>
            <w:bCs/>
          </w:rPr>
          <w:t>; we have clarified this in the Methods and Discussion (Line reference) and have altered the title</w:t>
        </w:r>
        <w:r w:rsidR="00231383" w:rsidRPr="00231383">
          <w:rPr>
            <w:bCs/>
            <w:rPrChange w:id="141" w:author="Iain Suthers" w:date="2021-04-28T14:58:00Z">
              <w:rPr>
                <w:b/>
                <w:bCs/>
              </w:rPr>
            </w:rPrChange>
          </w:rPr>
          <w:t>.</w:t>
        </w:r>
      </w:ins>
      <w:ins w:id="142" w:author="Iain Suthers" w:date="2021-04-28T14:59:00Z">
        <w:r w:rsidR="00231383">
          <w:rPr>
            <w:bCs/>
          </w:rPr>
          <w:t xml:space="preserve"> We have kept the word </w:t>
        </w:r>
        <w:r w:rsidR="00C27D15">
          <w:rPr>
            <w:bCs/>
          </w:rPr>
          <w:t>“</w:t>
        </w:r>
        <w:r w:rsidR="00231383">
          <w:rPr>
            <w:bCs/>
          </w:rPr>
          <w:t>zooplankton</w:t>
        </w:r>
      </w:ins>
      <w:ins w:id="143" w:author="Iain Suthers" w:date="2021-04-28T15:00:00Z">
        <w:r w:rsidR="00C27D15">
          <w:rPr>
            <w:bCs/>
          </w:rPr>
          <w:t>”</w:t>
        </w:r>
      </w:ins>
      <w:ins w:id="144" w:author="Iain Suthers" w:date="2021-04-28T14:59:00Z">
        <w:r w:rsidR="00231383">
          <w:rPr>
            <w:bCs/>
          </w:rPr>
          <w:t xml:space="preserve"> in the title</w:t>
        </w:r>
      </w:ins>
      <w:ins w:id="145" w:author="Iain Suthers" w:date="2021-04-28T14:58:00Z">
        <w:r w:rsidR="00231383" w:rsidRPr="00231383">
          <w:rPr>
            <w:bCs/>
            <w:rPrChange w:id="146" w:author="Iain Suthers" w:date="2021-04-28T14:58:00Z">
              <w:rPr>
                <w:b/>
                <w:bCs/>
              </w:rPr>
            </w:rPrChange>
          </w:rPr>
          <w:t xml:space="preserve"> </w:t>
        </w:r>
      </w:ins>
      <w:ins w:id="147" w:author="Iain Suthers" w:date="2021-04-28T14:59:00Z">
        <w:r w:rsidR="00C27D15">
          <w:rPr>
            <w:bCs/>
          </w:rPr>
          <w:t>as do most of the papers that we cite in Fig. 7</w:t>
        </w:r>
      </w:ins>
      <w:ins w:id="148" w:author="Iain Suthers" w:date="2021-04-28T15:00:00Z">
        <w:r w:rsidR="00C27D15">
          <w:rPr>
            <w:bCs/>
          </w:rPr>
          <w:t>, otherwise we may lose readership</w:t>
        </w:r>
      </w:ins>
      <w:ins w:id="149" w:author="Iain Suthers" w:date="2021-04-28T14:59:00Z">
        <w:r w:rsidR="00C27D15">
          <w:rPr>
            <w:bCs/>
          </w:rPr>
          <w:t xml:space="preserve">. </w:t>
        </w:r>
      </w:ins>
      <w:r w:rsidR="00166C15" w:rsidRPr="00166C15">
        <w:rPr>
          <w:color w:val="002060"/>
        </w:rPr>
        <w:t xml:space="preserve">The title has been changed to “Vertically resolved </w:t>
      </w:r>
      <w:ins w:id="150" w:author="Iain Suthers" w:date="2021-04-28T09:50:00Z">
        <w:r w:rsidR="00A26B12">
          <w:rPr>
            <w:color w:val="002060"/>
          </w:rPr>
          <w:t>zooplankton</w:t>
        </w:r>
      </w:ins>
      <w:del w:id="151" w:author="Iain Suthers" w:date="2021-04-28T15:00:00Z">
        <w:r w:rsidR="00166C15" w:rsidRPr="00166C15" w:rsidDel="00C27D15">
          <w:rPr>
            <w:color w:val="002060"/>
          </w:rPr>
          <w:delText>partic</w:delText>
        </w:r>
      </w:del>
      <w:del w:id="152" w:author="Iain Suthers" w:date="2021-04-28T14:05:00Z">
        <w:r w:rsidR="00166C15" w:rsidRPr="00166C15" w:rsidDel="000A0F7C">
          <w:rPr>
            <w:color w:val="002060"/>
          </w:rPr>
          <w:delText>u</w:delText>
        </w:r>
      </w:del>
      <w:del w:id="153" w:author="Iain Suthers" w:date="2021-04-28T15:00:00Z">
        <w:r w:rsidR="00166C15" w:rsidRPr="00166C15" w:rsidDel="00C27D15">
          <w:rPr>
            <w:color w:val="002060"/>
          </w:rPr>
          <w:delText>l</w:delText>
        </w:r>
      </w:del>
      <w:del w:id="154" w:author="Iain Suthers" w:date="2021-04-28T09:51:00Z">
        <w:r w:rsidR="00166C15" w:rsidRPr="00166C15" w:rsidDel="00A26B12">
          <w:rPr>
            <w:color w:val="002060"/>
          </w:rPr>
          <w:delText>ate</w:delText>
        </w:r>
      </w:del>
      <w:del w:id="155" w:author="Iain Suthers" w:date="2021-04-28T15:00:00Z">
        <w:r w:rsidR="00166C15" w:rsidRPr="00166C15" w:rsidDel="00C27D15">
          <w:rPr>
            <w:color w:val="002060"/>
          </w:rPr>
          <w:delText xml:space="preserve"> biomass and</w:delText>
        </w:r>
      </w:del>
      <w:r w:rsidR="00166C15" w:rsidRPr="00166C15">
        <w:rPr>
          <w:color w:val="002060"/>
        </w:rPr>
        <w:t xml:space="preserve"> size-structure across a continental shelf under the influence of a western boundary </w:t>
      </w:r>
      <w:proofErr w:type="gramStart"/>
      <w:r w:rsidR="00166C15" w:rsidRPr="00166C15">
        <w:rPr>
          <w:color w:val="002060"/>
        </w:rPr>
        <w:t>current”</w:t>
      </w:r>
      <w:proofErr w:type="gramEnd"/>
    </w:p>
    <w:p w14:paraId="3CD77BA8" w14:textId="77777777" w:rsidR="0048670C" w:rsidRDefault="0048670C" w:rsidP="0048670C">
      <w:pPr>
        <w:pStyle w:val="PlainText"/>
        <w:rPr>
          <w:b/>
          <w:bCs/>
        </w:rPr>
      </w:pPr>
    </w:p>
    <w:p w14:paraId="438C661B" w14:textId="7DF50BED" w:rsidR="004C37A1" w:rsidRDefault="00070D89" w:rsidP="0048670C">
      <w:pPr>
        <w:pStyle w:val="PlainText"/>
      </w:pPr>
      <w:r w:rsidRPr="00C212CF">
        <w:rPr>
          <w:b/>
          <w:bCs/>
        </w:rPr>
        <w:t>Comment #1</w:t>
      </w:r>
      <w:r>
        <w:rPr>
          <w:b/>
          <w:bCs/>
        </w:rPr>
        <w:t>2</w:t>
      </w:r>
      <w:r w:rsidRPr="00C212CF">
        <w:rPr>
          <w:b/>
          <w:bCs/>
        </w:rPr>
        <w:t>:</w:t>
      </w:r>
      <w:r>
        <w:t xml:space="preserve"> </w:t>
      </w:r>
      <w:r w:rsidR="004C37A1">
        <w:t>- The manuscript requires greater supporting data to justify the c</w:t>
      </w:r>
      <w:commentRangeStart w:id="156"/>
      <w:r w:rsidR="004C37A1">
        <w:t xml:space="preserve">laims made. </w:t>
      </w:r>
    </w:p>
    <w:p w14:paraId="31AFBFE9" w14:textId="4DE04A27" w:rsidR="0048670C" w:rsidRPr="00936B40" w:rsidRDefault="0048670C" w:rsidP="0048670C">
      <w:pPr>
        <w:pStyle w:val="PlainText"/>
      </w:pPr>
      <w:r w:rsidRPr="0048670C">
        <w:rPr>
          <w:b/>
          <w:bCs/>
        </w:rPr>
        <w:t>Response:</w:t>
      </w:r>
      <w:r w:rsidR="00936B40">
        <w:rPr>
          <w:b/>
          <w:bCs/>
        </w:rPr>
        <w:t xml:space="preserve"> </w:t>
      </w:r>
      <w:r w:rsidR="00936B40" w:rsidRPr="00936B40">
        <w:rPr>
          <w:color w:val="002060"/>
        </w:rPr>
        <w:t xml:space="preserve">We respond below to the specific areas where the reviewers </w:t>
      </w:r>
      <w:proofErr w:type="gramStart"/>
      <w:r w:rsidR="00936B40" w:rsidRPr="00936B40">
        <w:rPr>
          <w:color w:val="002060"/>
        </w:rPr>
        <w:t>suggests</w:t>
      </w:r>
      <w:proofErr w:type="gramEnd"/>
      <w:r w:rsidR="00936B40" w:rsidRPr="00936B40">
        <w:rPr>
          <w:color w:val="002060"/>
        </w:rPr>
        <w:t xml:space="preserve"> additional </w:t>
      </w:r>
      <w:commentRangeEnd w:id="156"/>
      <w:r w:rsidR="00C27D15">
        <w:rPr>
          <w:rStyle w:val="CommentReference"/>
          <w:rFonts w:asciiTheme="minorHAnsi" w:hAnsiTheme="minorHAnsi" w:cstheme="minorBidi"/>
        </w:rPr>
        <w:commentReference w:id="156"/>
      </w:r>
      <w:r w:rsidR="00936B40" w:rsidRPr="00936B40">
        <w:rPr>
          <w:color w:val="002060"/>
        </w:rPr>
        <w:t xml:space="preserve">data are needed. </w:t>
      </w:r>
    </w:p>
    <w:p w14:paraId="574C6950" w14:textId="77777777" w:rsidR="0048670C" w:rsidRDefault="0048670C" w:rsidP="0048670C">
      <w:pPr>
        <w:pStyle w:val="PlainText"/>
        <w:rPr>
          <w:b/>
          <w:bCs/>
        </w:rPr>
      </w:pPr>
    </w:p>
    <w:p w14:paraId="7C35F55E" w14:textId="2836AB74" w:rsidR="004C37A1" w:rsidRDefault="00070D89" w:rsidP="0048670C">
      <w:pPr>
        <w:pStyle w:val="PlainText"/>
      </w:pPr>
      <w:r w:rsidRPr="00C212CF">
        <w:rPr>
          <w:b/>
          <w:bCs/>
        </w:rPr>
        <w:t>Comment #1</w:t>
      </w:r>
      <w:r>
        <w:rPr>
          <w:b/>
          <w:bCs/>
        </w:rPr>
        <w:t>3</w:t>
      </w:r>
      <w:r w:rsidRPr="00C212CF">
        <w:rPr>
          <w:b/>
          <w:bCs/>
        </w:rPr>
        <w:t>:</w:t>
      </w:r>
      <w:r>
        <w:t xml:space="preserve"> </w:t>
      </w:r>
      <w:r w:rsidR="004C37A1">
        <w:t xml:space="preserve">- The manuscript requires restructuring to </w:t>
      </w:r>
      <w:r w:rsidR="00936B40">
        <w:t>improve</w:t>
      </w:r>
      <w:r w:rsidR="004C37A1">
        <w:t xml:space="preserve"> the flow.</w:t>
      </w:r>
    </w:p>
    <w:p w14:paraId="2970FC21" w14:textId="6977B2C3" w:rsidR="0048670C" w:rsidRPr="00936B40" w:rsidRDefault="0048670C" w:rsidP="0048670C">
      <w:pPr>
        <w:pStyle w:val="PlainText"/>
      </w:pPr>
      <w:r w:rsidRPr="0048670C">
        <w:rPr>
          <w:b/>
          <w:bCs/>
        </w:rPr>
        <w:t>Response:</w:t>
      </w:r>
      <w:r w:rsidR="00936B40">
        <w:rPr>
          <w:b/>
          <w:bCs/>
        </w:rPr>
        <w:t xml:space="preserve"> </w:t>
      </w:r>
      <w:r w:rsidR="00936B40" w:rsidRPr="00FB0BAC">
        <w:rPr>
          <w:color w:val="002060"/>
        </w:rPr>
        <w:t>In line with the reviewer suggestions (detailed below) the manuscript has been restructured.</w:t>
      </w:r>
      <w:r w:rsidR="00FB0BAC">
        <w:rPr>
          <w:color w:val="002060"/>
        </w:rPr>
        <w:t xml:space="preserve"> For full details see later responses.</w:t>
      </w:r>
    </w:p>
    <w:p w14:paraId="051B77B7" w14:textId="423B1689" w:rsidR="004C37A1" w:rsidRDefault="004C37A1" w:rsidP="0048670C">
      <w:pPr>
        <w:spacing w:after="0"/>
        <w:rPr>
          <w:ins w:id="157" w:author="Iain Suthers" w:date="2021-04-18T22:02:00Z"/>
        </w:rPr>
      </w:pPr>
    </w:p>
    <w:p w14:paraId="6FDC5604" w14:textId="77777777" w:rsidR="001E30B9" w:rsidRDefault="001E30B9" w:rsidP="0048670C">
      <w:pPr>
        <w:spacing w:after="0"/>
      </w:pPr>
    </w:p>
    <w:p w14:paraId="4F44C260" w14:textId="0FF847CC" w:rsidR="004C37A1" w:rsidRPr="001E30B9" w:rsidRDefault="004C37A1" w:rsidP="0048670C">
      <w:pPr>
        <w:spacing w:after="0"/>
        <w:rPr>
          <w:sz w:val="32"/>
          <w:u w:val="single"/>
          <w:rPrChange w:id="158" w:author="Iain Suthers" w:date="2021-04-18T22:03:00Z">
            <w:rPr/>
          </w:rPrChange>
        </w:rPr>
      </w:pPr>
      <w:r w:rsidRPr="001E30B9">
        <w:rPr>
          <w:sz w:val="32"/>
          <w:u w:val="single"/>
          <w:rPrChange w:id="159" w:author="Iain Suthers" w:date="2021-04-18T22:03:00Z">
            <w:rPr/>
          </w:rPrChange>
        </w:rPr>
        <w:t>Reviewer 2 comments from annotated pdf</w:t>
      </w:r>
    </w:p>
    <w:p w14:paraId="42E70918" w14:textId="61422818" w:rsidR="004C37A1" w:rsidRDefault="00070D89" w:rsidP="0048670C">
      <w:pPr>
        <w:spacing w:after="0"/>
        <w:rPr>
          <w:rFonts w:ascii="Segoe UI" w:hAnsi="Segoe UI" w:cs="Segoe UI"/>
          <w:color w:val="000000"/>
          <w:sz w:val="21"/>
          <w:szCs w:val="21"/>
          <w:lang w:bidi="ar-SA"/>
        </w:rPr>
      </w:pPr>
      <w:r w:rsidRPr="00C212CF">
        <w:rPr>
          <w:b/>
          <w:bCs/>
        </w:rPr>
        <w:t>Comment #1</w:t>
      </w:r>
      <w:r>
        <w:rPr>
          <w:b/>
          <w:bCs/>
        </w:rPr>
        <w:t>4</w:t>
      </w:r>
      <w:r w:rsidRPr="00C212CF">
        <w:rPr>
          <w:b/>
          <w:bCs/>
        </w:rPr>
        <w:t>:</w:t>
      </w:r>
      <w:r>
        <w:t xml:space="preserve"> </w:t>
      </w:r>
      <w:r w:rsidR="003C4D9D">
        <w:rPr>
          <w:rFonts w:ascii="Segoe UI" w:hAnsi="Segoe UI" w:cs="Segoe UI"/>
          <w:color w:val="000000"/>
          <w:sz w:val="21"/>
          <w:szCs w:val="21"/>
          <w:lang w:bidi="ar-SA"/>
        </w:rPr>
        <w:t>Line 45: Introduction: Summary</w:t>
      </w:r>
    </w:p>
    <w:p w14:paraId="70DD631F" w14:textId="16F4A794" w:rsidR="003C4D9D" w:rsidRPr="003C4D9D" w:rsidRDefault="003C4D9D" w:rsidP="0048670C">
      <w:pPr>
        <w:pStyle w:val="ListParagraph"/>
        <w:numPr>
          <w:ilvl w:val="0"/>
          <w:numId w:val="1"/>
        </w:numPr>
        <w:spacing w:after="0"/>
      </w:pPr>
      <w:r w:rsidRPr="003C4D9D">
        <w:t>Please restructure to improve flow</w:t>
      </w:r>
      <w:r>
        <w:t xml:space="preserve"> </w:t>
      </w:r>
      <w:r w:rsidRPr="003C4D9D">
        <w:t xml:space="preserve">(physics, nutrients, </w:t>
      </w:r>
      <w:proofErr w:type="spellStart"/>
      <w:r w:rsidRPr="003C4D9D">
        <w:t>chl</w:t>
      </w:r>
      <w:proofErr w:type="spellEnd"/>
      <w:r w:rsidRPr="003C4D9D">
        <w:t xml:space="preserve"> </w:t>
      </w:r>
      <w:proofErr w:type="gramStart"/>
      <w:r w:rsidRPr="003C4D9D">
        <w:t>a and</w:t>
      </w:r>
      <w:proofErr w:type="gramEnd"/>
      <w:r w:rsidRPr="003C4D9D">
        <w:t xml:space="preserve"> particulates/zooplankton)</w:t>
      </w:r>
    </w:p>
    <w:p w14:paraId="024845E6" w14:textId="77777777" w:rsidR="0048670C" w:rsidRDefault="003C4D9D" w:rsidP="0048670C">
      <w:pPr>
        <w:pStyle w:val="ListParagraph"/>
        <w:numPr>
          <w:ilvl w:val="0"/>
          <w:numId w:val="1"/>
        </w:numPr>
        <w:spacing w:after="0"/>
      </w:pPr>
      <w:r w:rsidRPr="003C4D9D">
        <w:t xml:space="preserve">- Please include how </w:t>
      </w:r>
      <w:proofErr w:type="gramStart"/>
      <w:r w:rsidRPr="003C4D9D">
        <w:t>top down</w:t>
      </w:r>
      <w:proofErr w:type="gramEnd"/>
      <w:r w:rsidRPr="003C4D9D">
        <w:t xml:space="preserve"> processes could influence </w:t>
      </w:r>
      <w:commentRangeStart w:id="160"/>
      <w:r w:rsidRPr="003C4D9D">
        <w:t xml:space="preserve">particulate </w:t>
      </w:r>
      <w:commentRangeEnd w:id="160"/>
      <w:r w:rsidR="00A26B12">
        <w:rPr>
          <w:rStyle w:val="CommentReference"/>
        </w:rPr>
        <w:commentReference w:id="160"/>
      </w:r>
      <w:r w:rsidRPr="003C4D9D">
        <w:t>size structure</w:t>
      </w:r>
    </w:p>
    <w:p w14:paraId="08B01DEC" w14:textId="5BE72B24" w:rsidR="0048670C" w:rsidRPr="00095452" w:rsidRDefault="0048670C" w:rsidP="0048670C">
      <w:pPr>
        <w:spacing w:after="0"/>
        <w:rPr>
          <w:color w:val="002060"/>
        </w:rPr>
      </w:pPr>
      <w:r w:rsidRPr="0048670C">
        <w:rPr>
          <w:b/>
          <w:bCs/>
        </w:rPr>
        <w:t>Response:</w:t>
      </w:r>
      <w:r w:rsidR="00271CF3">
        <w:rPr>
          <w:b/>
          <w:bCs/>
        </w:rPr>
        <w:t xml:space="preserve"> </w:t>
      </w:r>
      <w:r w:rsidR="0092459F" w:rsidRPr="0092459F">
        <w:rPr>
          <w:b/>
          <w:bCs/>
          <w:highlight w:val="cyan"/>
        </w:rPr>
        <w:t xml:space="preserve">IAIN please </w:t>
      </w:r>
      <w:proofErr w:type="gramStart"/>
      <w:r w:rsidR="0092459F" w:rsidRPr="0092459F">
        <w:rPr>
          <w:b/>
          <w:bCs/>
          <w:highlight w:val="cyan"/>
        </w:rPr>
        <w:t>check</w:t>
      </w:r>
      <w:r w:rsidR="0092459F">
        <w:rPr>
          <w:b/>
          <w:bCs/>
        </w:rPr>
        <w:t xml:space="preserve">  </w:t>
      </w:r>
      <w:ins w:id="161" w:author="Iain Suthers" w:date="2021-04-28T15:01:00Z">
        <w:r w:rsidR="00C27D15">
          <w:rPr>
            <w:bCs/>
          </w:rPr>
          <w:t>We</w:t>
        </w:r>
        <w:proofErr w:type="gramEnd"/>
        <w:r w:rsidR="00C27D15">
          <w:rPr>
            <w:bCs/>
          </w:rPr>
          <w:t xml:space="preserve"> thank you for these suggestions.  We were concerned if we started off with a physics to ecology structure, </w:t>
        </w:r>
      </w:ins>
      <w:ins w:id="162" w:author="Iain Suthers" w:date="2021-04-28T15:02:00Z">
        <w:r w:rsidR="00C27D15">
          <w:rPr>
            <w:bCs/>
          </w:rPr>
          <w:t xml:space="preserve">the reader would not find zooplankton until </w:t>
        </w:r>
      </w:ins>
      <w:ins w:id="163" w:author="Iain Suthers" w:date="2021-04-28T15:03:00Z">
        <w:r w:rsidR="00C27D15">
          <w:rPr>
            <w:bCs/>
          </w:rPr>
          <w:t>the</w:t>
        </w:r>
      </w:ins>
      <w:ins w:id="164" w:author="Iain Suthers" w:date="2021-04-28T15:02:00Z">
        <w:r w:rsidR="00C27D15">
          <w:rPr>
            <w:bCs/>
          </w:rPr>
          <w:t xml:space="preserve"> </w:t>
        </w:r>
      </w:ins>
      <w:ins w:id="165" w:author="Iain Suthers" w:date="2021-04-28T15:03:00Z">
        <w:r w:rsidR="00C27D15">
          <w:rPr>
            <w:bCs/>
          </w:rPr>
          <w:t>3</w:t>
        </w:r>
        <w:r w:rsidR="00C27D15" w:rsidRPr="00C27D15">
          <w:rPr>
            <w:bCs/>
            <w:vertAlign w:val="superscript"/>
            <w:rPrChange w:id="166" w:author="Iain Suthers" w:date="2021-04-28T15:03:00Z">
              <w:rPr>
                <w:bCs/>
              </w:rPr>
            </w:rPrChange>
          </w:rPr>
          <w:t>rd</w:t>
        </w:r>
        <w:r w:rsidR="00C27D15">
          <w:rPr>
            <w:bCs/>
          </w:rPr>
          <w:t xml:space="preserve"> paragraph. Our paper is about zooplankton size-structure, in a physical-nutrient-chlorophyll context</w:t>
        </w:r>
      </w:ins>
      <w:ins w:id="167" w:author="Iain Suthers" w:date="2021-04-28T15:04:00Z">
        <w:r w:rsidR="00C27D15">
          <w:rPr>
            <w:bCs/>
          </w:rPr>
          <w:t xml:space="preserve"> rather than about coastal oceanography. </w:t>
        </w:r>
      </w:ins>
      <w:del w:id="168" w:author="Iain Suthers" w:date="2021-04-28T15:04:00Z">
        <w:r w:rsidR="00271CF3" w:rsidRPr="00095452" w:rsidDel="00C27D15">
          <w:rPr>
            <w:color w:val="002060"/>
          </w:rPr>
          <w:delText>While the suggested restructure would be great for a paper investigating the effects of coastal oceanography on zooplankton</w:delText>
        </w:r>
      </w:del>
      <w:ins w:id="169" w:author="Iain Suthers" w:date="2021-04-28T15:04:00Z">
        <w:r w:rsidR="00C27D15">
          <w:rPr>
            <w:color w:val="002060"/>
          </w:rPr>
          <w:t xml:space="preserve">With respect, we wish this paper </w:t>
        </w:r>
      </w:ins>
      <w:del w:id="170" w:author="Iain Suthers" w:date="2021-04-28T15:04:00Z">
        <w:r w:rsidR="00271CF3" w:rsidRPr="00095452" w:rsidDel="00C27D15">
          <w:rPr>
            <w:color w:val="002060"/>
          </w:rPr>
          <w:delText xml:space="preserve">, the current paper we think </w:delText>
        </w:r>
      </w:del>
      <w:r w:rsidR="00271CF3" w:rsidRPr="00095452">
        <w:rPr>
          <w:color w:val="002060"/>
        </w:rPr>
        <w:t xml:space="preserve">benefits more from the </w:t>
      </w:r>
      <w:del w:id="171" w:author="Iain Suthers" w:date="2021-04-28T15:04:00Z">
        <w:r w:rsidR="00271CF3" w:rsidRPr="00095452" w:rsidDel="00C27D15">
          <w:rPr>
            <w:color w:val="002060"/>
          </w:rPr>
          <w:delText xml:space="preserve">current </w:delText>
        </w:r>
      </w:del>
      <w:ins w:id="172" w:author="Iain Suthers" w:date="2021-04-28T15:04:00Z">
        <w:r w:rsidR="00C27D15">
          <w:rPr>
            <w:color w:val="002060"/>
          </w:rPr>
          <w:t>pres</w:t>
        </w:r>
        <w:r w:rsidR="00C27D15" w:rsidRPr="00095452">
          <w:rPr>
            <w:color w:val="002060"/>
          </w:rPr>
          <w:t xml:space="preserve">ent </w:t>
        </w:r>
      </w:ins>
      <w:r w:rsidR="00271CF3" w:rsidRPr="00095452">
        <w:rPr>
          <w:color w:val="002060"/>
        </w:rPr>
        <w:t>structure which highlights the biological and ecological importance of firstly con</w:t>
      </w:r>
      <w:r w:rsidR="00255238" w:rsidRPr="00095452">
        <w:rPr>
          <w:color w:val="002060"/>
        </w:rPr>
        <w:t xml:space="preserve">tinental shelves followed by </w:t>
      </w:r>
      <w:r w:rsidR="00271CF3" w:rsidRPr="00095452">
        <w:rPr>
          <w:color w:val="002060"/>
        </w:rPr>
        <w:t>zooplankton</w:t>
      </w:r>
      <w:r w:rsidR="00255238" w:rsidRPr="00095452">
        <w:rPr>
          <w:color w:val="002060"/>
        </w:rPr>
        <w:t xml:space="preserve">. We have included some additional </w:t>
      </w:r>
      <w:r w:rsidR="00095452" w:rsidRPr="00095452">
        <w:rPr>
          <w:color w:val="002060"/>
        </w:rPr>
        <w:t>information</w:t>
      </w:r>
      <w:r w:rsidR="00255238" w:rsidRPr="00095452">
        <w:rPr>
          <w:color w:val="002060"/>
        </w:rPr>
        <w:t xml:space="preserve"> about how top-down processes could influence particulate size structure.</w:t>
      </w:r>
    </w:p>
    <w:p w14:paraId="624226EE" w14:textId="380A32E7" w:rsidR="003C4D9D" w:rsidRDefault="003C4D9D" w:rsidP="0048670C">
      <w:pPr>
        <w:spacing w:after="0"/>
        <w:rPr>
          <w:ins w:id="173" w:author="Iain Suthers" w:date="2021-04-18T22:02:00Z"/>
          <w:color w:val="002060"/>
        </w:rPr>
      </w:pPr>
    </w:p>
    <w:p w14:paraId="7A4F9611" w14:textId="5A3CF552" w:rsidR="001E30B9" w:rsidRDefault="001E30B9" w:rsidP="0048670C">
      <w:pPr>
        <w:spacing w:after="0"/>
        <w:rPr>
          <w:ins w:id="174" w:author="Iain Suthers" w:date="2021-04-18T22:02:00Z"/>
          <w:color w:val="002060"/>
        </w:rPr>
      </w:pPr>
    </w:p>
    <w:p w14:paraId="6F9C4166" w14:textId="5885D47F" w:rsidR="001E30B9" w:rsidRDefault="001E30B9" w:rsidP="0048670C">
      <w:pPr>
        <w:spacing w:after="0"/>
        <w:rPr>
          <w:ins w:id="175" w:author="Iain Suthers" w:date="2021-04-18T22:02:00Z"/>
          <w:color w:val="002060"/>
        </w:rPr>
      </w:pPr>
    </w:p>
    <w:p w14:paraId="21360273" w14:textId="3008C85A" w:rsidR="001E30B9" w:rsidRDefault="001E30B9" w:rsidP="0048670C">
      <w:pPr>
        <w:spacing w:after="0"/>
        <w:rPr>
          <w:ins w:id="176" w:author="Iain Suthers" w:date="2021-04-18T22:02:00Z"/>
          <w:color w:val="002060"/>
        </w:rPr>
      </w:pPr>
    </w:p>
    <w:p w14:paraId="5BFADE9D" w14:textId="77777777" w:rsidR="001E30B9" w:rsidRPr="00095452" w:rsidRDefault="001E30B9" w:rsidP="0048670C">
      <w:pPr>
        <w:spacing w:after="0"/>
        <w:rPr>
          <w:color w:val="002060"/>
        </w:rPr>
      </w:pPr>
    </w:p>
    <w:p w14:paraId="57AE6389" w14:textId="5D56F62C" w:rsidR="00095452" w:rsidRPr="00095452" w:rsidRDefault="00095452" w:rsidP="00095452">
      <w:pPr>
        <w:spacing w:after="0"/>
        <w:rPr>
          <w:color w:val="002060"/>
        </w:rPr>
      </w:pPr>
      <w:r w:rsidRPr="00095452">
        <w:rPr>
          <w:color w:val="002060"/>
        </w:rPr>
        <w:t>The new text is:</w:t>
      </w:r>
      <w:r w:rsidRPr="00095452">
        <w:rPr>
          <w:color w:val="002060"/>
        </w:rPr>
        <w:br/>
        <w:t xml:space="preserve">“Top-down pressure from larger predators can also increase the steepness of the size spectrum as increase the mortality rate of the zooplankton, thereby decreasing the efficiency of energy transfer along the spectrum </w:t>
      </w:r>
      <w:r w:rsidRPr="00095452">
        <w:rPr>
          <w:color w:val="002060"/>
        </w:rPr>
        <w:fldChar w:fldCharType="begin"/>
      </w:r>
      <w:r w:rsidRPr="00095452">
        <w:rPr>
          <w:color w:val="002060"/>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Pr="00095452">
        <w:rPr>
          <w:color w:val="002060"/>
        </w:rPr>
        <w:fldChar w:fldCharType="separate"/>
      </w:r>
      <w:r w:rsidRPr="00095452">
        <w:rPr>
          <w:color w:val="002060"/>
          <w:lang w:val="en-US"/>
        </w:rPr>
        <w:t xml:space="preserve">(Moore and Suthers, 2006; Rossberg </w:t>
      </w:r>
      <w:r w:rsidRPr="00095452">
        <w:rPr>
          <w:i/>
          <w:iCs/>
          <w:color w:val="002060"/>
          <w:lang w:val="en-US"/>
        </w:rPr>
        <w:t>et al.</w:t>
      </w:r>
      <w:r w:rsidRPr="00095452">
        <w:rPr>
          <w:color w:val="002060"/>
          <w:lang w:val="en-US"/>
        </w:rPr>
        <w:t>, 2019)</w:t>
      </w:r>
      <w:r w:rsidRPr="00095452">
        <w:rPr>
          <w:color w:val="002060"/>
        </w:rPr>
        <w:fldChar w:fldCharType="end"/>
      </w:r>
      <w:r w:rsidRPr="00095452">
        <w:rPr>
          <w:color w:val="002060"/>
        </w:rPr>
        <w:t>.”</w:t>
      </w:r>
    </w:p>
    <w:p w14:paraId="3680A3BC" w14:textId="582D572F" w:rsidR="00095452" w:rsidRDefault="00095452" w:rsidP="0048670C">
      <w:pPr>
        <w:spacing w:after="0"/>
      </w:pPr>
    </w:p>
    <w:p w14:paraId="6C8283EF" w14:textId="77777777" w:rsidR="00095452" w:rsidRDefault="00095452" w:rsidP="0048670C">
      <w:pPr>
        <w:spacing w:after="0"/>
      </w:pPr>
    </w:p>
    <w:p w14:paraId="270A7A2B" w14:textId="053E1377" w:rsidR="003C4D9D" w:rsidRDefault="00070D89" w:rsidP="0048670C">
      <w:pPr>
        <w:spacing w:after="0"/>
      </w:pPr>
      <w:r w:rsidRPr="00C212CF">
        <w:rPr>
          <w:b/>
          <w:bCs/>
        </w:rPr>
        <w:t>Comment #1</w:t>
      </w:r>
      <w:r>
        <w:rPr>
          <w:b/>
          <w:bCs/>
        </w:rPr>
        <w:t>5</w:t>
      </w:r>
      <w:r w:rsidRPr="00C212CF">
        <w:rPr>
          <w:b/>
          <w:bCs/>
        </w:rPr>
        <w:t>:</w:t>
      </w:r>
      <w:r>
        <w:t xml:space="preserve"> </w:t>
      </w:r>
      <w:r w:rsidR="003C4D9D">
        <w:t xml:space="preserve">Line 49: </w:t>
      </w:r>
      <w:r w:rsidR="003C4D9D" w:rsidRPr="003C4D9D">
        <w:t xml:space="preserve">High chlorophyll a </w:t>
      </w:r>
      <w:proofErr w:type="gramStart"/>
      <w:r w:rsidR="003C4D9D" w:rsidRPr="003C4D9D">
        <w:t>concentrations</w:t>
      </w:r>
      <w:proofErr w:type="gramEnd"/>
      <w:r w:rsidR="003C4D9D" w:rsidRPr="003C4D9D">
        <w:t xml:space="preserve"> doesn't always translate to high primary productivity.</w:t>
      </w:r>
      <w:r w:rsidR="003C4D9D">
        <w:t xml:space="preserve"> </w:t>
      </w:r>
      <w:r w:rsidR="003C4D9D" w:rsidRPr="003C4D9D">
        <w:t>High rates of primary productivity increase ecosystem productivity...</w:t>
      </w:r>
    </w:p>
    <w:p w14:paraId="1E106EF6" w14:textId="366465FA" w:rsidR="0048670C" w:rsidRPr="0048670C" w:rsidRDefault="0048670C" w:rsidP="0048670C">
      <w:pPr>
        <w:pStyle w:val="PlainText"/>
        <w:rPr>
          <w:b/>
          <w:bCs/>
        </w:rPr>
      </w:pPr>
      <w:r w:rsidRPr="0048670C">
        <w:rPr>
          <w:b/>
          <w:bCs/>
        </w:rPr>
        <w:t>Response:</w:t>
      </w:r>
      <w:r w:rsidR="00736569">
        <w:rPr>
          <w:b/>
          <w:bCs/>
        </w:rPr>
        <w:t xml:space="preserve"> </w:t>
      </w:r>
      <w:bookmarkStart w:id="177" w:name="_Hlk69199799"/>
      <w:r w:rsidR="00736569" w:rsidRPr="00736569">
        <w:rPr>
          <w:color w:val="002060"/>
        </w:rPr>
        <w:t>This line has been rephrased to read “</w:t>
      </w:r>
      <w:bookmarkStart w:id="178" w:name="_Hlk69200302"/>
      <w:bookmarkEnd w:id="177"/>
      <w:r w:rsidR="007E1868" w:rsidRPr="007E1868">
        <w:rPr>
          <w:rFonts w:asciiTheme="minorHAnsi" w:hAnsiTheme="minorHAnsi" w:cstheme="minorHAnsi"/>
          <w:color w:val="002060"/>
          <w:lang w:bidi="ar-SA"/>
        </w:rPr>
        <w:t xml:space="preserve">These fisheries are supported by high primary productivity </w:t>
      </w:r>
      <w:r w:rsidR="007E1868" w:rsidRPr="007E1868">
        <w:rPr>
          <w:rFonts w:asciiTheme="minorHAnsi" w:hAnsiTheme="minorHAnsi" w:cstheme="minorHAnsi"/>
          <w:color w:val="002060"/>
          <w:lang w:bidi="ar-SA"/>
        </w:rPr>
        <w:fldChar w:fldCharType="begin"/>
      </w:r>
      <w:r w:rsidR="007E1868" w:rsidRPr="007E1868">
        <w:rPr>
          <w:rFonts w:asciiTheme="minorHAnsi" w:hAnsiTheme="minorHAnsi" w:cstheme="minorHAnsi"/>
          <w:color w:val="002060"/>
          <w:lang w:bidi="ar-SA"/>
        </w:rPr>
        <w:instrText xml:space="preserve"> ADDIN ZOTERO_ITEM CSL_CITATION {"citationID":"KpagTMDl","properties":{"formattedCitation":"(Bakun and Weeks, 2008; Mackinson {\\i{}et al.}, 2009)","plainCitation":"(Bakun and Weeks, 2008; Mackinson et al., 2009)","noteIndex":0},"citationItems":[{"id":8,"uris":["http://zotero.org/users/local/U6DoygBa/items/69TLI5MP"],"uri":["http://zotero.org/users/local/U6DoygBa/items/69TLI5MP"],"itemData":{"id":8,"type":"article-journal","container-title":"Progress in Oceanography","DOI":"10.1016/j.pocean.2008.10.027","ISSN":"0079-6611","issue":"2-4","journalAbbreviation":"Prog. Oceanogr.","language":"English","page":"290-299","title":"The marine ecosystem off Peru: What are the secrets of its fishery productivity and what might its future hold?","volume":"79","author":[{"family":"Bakun","given":"A."},{"family":"Weeks","given":"S. J."}],"issued":{"date-parts":[["2008",12]]}}},{"id":1990,"uris":["http://zotero.org/users/local/U6DoygBa/items/ZKBF2VY3"],"uri":["http://zotero.org/users/local/U6DoygBa/items/ZKBF2VY3"],"itemData":{"id":1990,"type":"article-journal","abstract":"Fishing mortality and primary production (or proxy for) were used to drive the dynamics of fish assemblages in 9 trophodynamic models of contrasting marine ecosystems. Historical trends in abundance were reconstructed by fitting model predictions to observations from stock assessments and fisheries independent survey data. The model fitting exercise derives values for otherwise unknown parameters that specify the relative strength of trophic interactions and, in some instances, a time series anomaly for changes in primary production. We measured how much better or worse were model predictions when bottom-up forcing by primary production were added to top-down forcing by fishing. Searching for cross system patterns, the relative contribution of fishing and changes in primary production, mediated through trophic interactions, are evaluated for the ecosystems as a whole and for selected similar species in different ecosystems. The analysis provides a simple qualitative way to explain which forcing factors have most influence on modeled dynamics. Both fishing and primary production forcing were required to obtain the best model fits to data. Fishing effects more strongly influenced 6 of 9 of the ecosystems, but primary production was more often found to be the main factor influencing the selected pelagic and demersal fish stock trends. Examination of sensitivity to ecological and model parameters suggests that the results are the product of complex food-web interactions rather than simple deterministic responses of the models.","collection-title":"Selected Papers from the Sixth European Conference on Ecological Modelling - ECEM '07, on Challenges for ecological modelling in a changing world: Global Changes, Sustainability and Ecosystem Based Management, November 27-30, 2007, Trieste, Italy","container-title":"Ecological Modelling","DOI":"10.1016/j.ecolmodel.2008.10.021","ISSN":"0304-3800","issue":"21","journalAbbreviation":"Ecological Modelling","language":"en","page":"2972-2987","source":"ScienceDirect","title":"Which forcing factors fit? Using ecosystem models to investigate the relative influence of fishing and changes in primary productivity on the dynamics of marine ecosystems","title-short":"Which forcing factors fit?","volume":"220","author":[{"family":"Mackinson","given":"S."},{"family":"Daskalov","given":"G."},{"family":"Heymans","given":"J. J."},{"family":"Neira","given":"S."},{"family":"Arancibia","given":"H."},{"family":"Zetina-Rejón","given":"M."},{"family":"Jiang","given":"H."},{"family":"Cheng","given":"H. Q."},{"family":"Coll","given":"M."},{"family":"Arreguin-Sanchez","given":"F."},{"family":"Keeble","given":"K."},{"family":"Shannon","given":"L."}],"issued":{"date-parts":[["2009",11,10]]}}}],"schema":"https://github.com/citation-style-language/schema/raw/master/csl-citation.json"} </w:instrText>
      </w:r>
      <w:r w:rsidR="007E1868" w:rsidRPr="007E1868">
        <w:rPr>
          <w:rFonts w:asciiTheme="minorHAnsi" w:hAnsiTheme="minorHAnsi" w:cstheme="minorHAnsi"/>
          <w:color w:val="002060"/>
          <w:lang w:bidi="ar-SA"/>
        </w:rPr>
        <w:fldChar w:fldCharType="separate"/>
      </w:r>
      <w:r w:rsidR="007E1868" w:rsidRPr="007E1868">
        <w:rPr>
          <w:rFonts w:asciiTheme="minorHAnsi" w:hAnsiTheme="minorHAnsi" w:cstheme="minorHAnsi"/>
          <w:color w:val="002060"/>
          <w:lang w:val="en-US" w:bidi="ar-SA"/>
        </w:rPr>
        <w:t xml:space="preserve">(Bakun and Weeks, 2008; Mackinson </w:t>
      </w:r>
      <w:r w:rsidR="007E1868" w:rsidRPr="007E1868">
        <w:rPr>
          <w:rFonts w:asciiTheme="minorHAnsi" w:hAnsiTheme="minorHAnsi" w:cstheme="minorHAnsi"/>
          <w:i/>
          <w:iCs/>
          <w:color w:val="002060"/>
          <w:lang w:val="en-US" w:bidi="ar-SA"/>
        </w:rPr>
        <w:t>et al.</w:t>
      </w:r>
      <w:r w:rsidR="007E1868" w:rsidRPr="007E1868">
        <w:rPr>
          <w:rFonts w:asciiTheme="minorHAnsi" w:hAnsiTheme="minorHAnsi" w:cstheme="minorHAnsi"/>
          <w:color w:val="002060"/>
          <w:lang w:val="en-US" w:bidi="ar-SA"/>
        </w:rPr>
        <w:t>, 2009)</w:t>
      </w:r>
      <w:r w:rsidR="007E1868" w:rsidRPr="007E1868">
        <w:rPr>
          <w:rFonts w:asciiTheme="minorHAnsi" w:hAnsiTheme="minorHAnsi" w:cstheme="minorHAnsi"/>
          <w:color w:val="002060"/>
          <w:lang w:bidi="ar-SA"/>
        </w:rPr>
        <w:fldChar w:fldCharType="end"/>
      </w:r>
      <w:r w:rsidR="007E1868" w:rsidRPr="007E1868">
        <w:rPr>
          <w:rFonts w:asciiTheme="minorHAnsi" w:hAnsiTheme="minorHAnsi" w:cstheme="minorHAnsi"/>
          <w:color w:val="002060"/>
          <w:lang w:bidi="ar-SA"/>
        </w:rPr>
        <w:t xml:space="preserve">, often enhanced by coastal processes including upwelling, boundary currents and eddies </w:t>
      </w:r>
      <w:r w:rsidR="007E1868" w:rsidRPr="007E1868">
        <w:rPr>
          <w:rFonts w:asciiTheme="minorHAnsi" w:hAnsiTheme="minorHAnsi" w:cstheme="minorHAnsi"/>
          <w:color w:val="002060"/>
          <w:lang w:bidi="ar-SA"/>
        </w:rPr>
        <w:fldChar w:fldCharType="begin"/>
      </w:r>
      <w:r w:rsidR="007E1868" w:rsidRPr="007E1868">
        <w:rPr>
          <w:rFonts w:asciiTheme="minorHAnsi" w:hAnsiTheme="minorHAnsi" w:cstheme="minorHAnsi"/>
          <w:color w:val="002060"/>
          <w:lang w:bidi="ar-SA"/>
        </w:rPr>
        <w:instrText xml:space="preserve"> ADDIN ZOTERO_ITEM CSL_CITATION {"citationID":"OzZFNJAi","properties":{"formattedCitation":"(D\\uc0\\u8217{}Croz and O\\uc0\\u8217{}Dea, 2007; Patti {\\i{}et al.}, 2008)","plainCitation":"(D’Croz and O’Dea, 2007; Patti et al., 2008)","noteIndex":0},"citationItems":[{"id":2002,"uris":["http://zotero.org/users/local/U6DoygBa/items/4PY68U32"],"uri":["http://zotero.org/users/local/U6DoygBa/items/4PY68U32"],"itemData":{"id":2002,"type":"article-journal","abstract":"Seasonal dynamics of dissolved inorganic nutrients (NO3−, PO43−, and Si(OH)4) and chlorophyll a were investigated in the Pacific shelf of Panama. The shelf is divided into two large semi-open areas, namely the non-upwelling Gulf of Chiriquí and the upwelling Gulf of Panama. Four research cruises sampled the water column in cross-shelf transects during wet and dry seasons at each region. Hydrological measures varied spatially between regions and also varied temporally on a seasonal basis. Low concentrations of NO3− (&lt;0.50μM), PO43− (&lt;0.27μM), and chlorophyll a (&lt;0.34mg m−3) were typical near the surface in the Gulf of Chiriquí during both rainy and dry seasons, but in the Gulf of Panama nutrients and chlorophyll were low only during the rainy season. In contrast, during the dry season upwelling in the Gulf of Panama, high concentrations of NO3− (15μM) and PO43− (1.2μM) in the upper layer caused surface chlorophyll a to peak (1.5mg m−3). Median Si(OH)4 concentrations in the upper layer ranged from about 4μM in both regions during the rainy season to nearly 12μM in the Gulf of Panama during the dry season upwelling. Both the N:P and N:Si molar ratios suggest that phytoplankton is N-limited except in the Gulf of Panama during upwelling. In both regions, a subsurface chlorophyll maximum (&gt;0.5mg m−3) typically developed close to the usually shallow thermocline during non-upwelling conditions. We found no evidence of significant nutrient input from freshwater runoff. The position of the thermocline is considered to be the main source of nutrients to the euphotic zone in both regions.","container-title":"Estuarine, Coastal and Shelf Science","DOI":"10.1016/j.ecss.2007.01.013","ISSN":"0272-7714","issue":"1","journalAbbreviation":"Estuarine, Coastal and Shelf Science","language":"en","page":"325-340","source":"ScienceDirect","title":"Variability in upwelling along the Pacific shelf of Panama and implications for the distribution of nutrients and chlorophyll","volume":"73","author":[{"family":"D'Croz","given":"L."},{"family":"O'Dea","given":"A."}],"issued":{"date-parts":[["2007",6,1]]}}},{"id":1999,"uris":["http://zotero.org/users/local/U6DoygBa/items/DHJTMBTX"],"uri":["http://zotero.org/users/local/U6DoygBa/items/DHJTMBTX"],"itemData":{"id":1999,"type":"article-journal","abstract":"The aim of this study was to identify the factors responsible for the differences in chlorophyll a concentration (Chl-a) observed between the California, Canary, Humboldt and Benguela upwelling areas. Monthly climatologic values of Chl-a obtained from satellite images, covering the years 1998–2004, revealed that this pigment was higher in the Benguela system than in the other areas. Upwelling intensity, as derived from offshore Ekman transport computations, was higher in the Benguela and Humboldt regions and, for the same upwelling intensity, Chl-a was higher in Benguela than in the other regions. Upwelling intensity appears to be able to drive Chl-a densities through nutrient supply, as nutrients are correlated to offshore Ekman transport. A linear regression model including the fraction of sea surface over the shelf in each 1°×1° box, nitrate, silicate, turbulence and variability of offshore Ekman transport explained the 84.8% of the variance in Chl-a among the areas. Differences in offshore Ekman transport explained the lower Chl-a observed in Canary and California and the higher Chl-a observed in Benguela and Peru-Humboldt. A narrow continental shelf and low water column stability also contribute to reducing phytoplankton pigment biomass in the Canary and California areas. The higher Chl-a values observed in Benguela compared to Humboldt-Peru are due to a wider extension of the continental shelf in the Benguela region.","container-title":"Estuarine, Coastal and Shelf Science","DOI":"10.1016/j.ecss.2007.08.005","ISSN":"0272-7714","issue":"4","journalAbbreviation":"Estuarine, Coastal and Shelf Science","language":"en","page":"775-786","source":"ScienceDirect","title":"Factors responsible for the differences in satellite-based chlorophyll a concentration between the major global upwelling areas","volume":"76","author":[{"family":"Patti","given":"B."},{"family":"Guisande","given":"C."},{"family":"Vergara","given":"A. R."},{"family":"Riveiro","given":"I."},{"family":"Maneiro","given":"I."},{"family":"Barreiro","given":"A."},{"family":"Bonanno","given":"A."},{"family":"Buscaino","given":"G."},{"family":"Cuttitta","given":"A."},{"family":"Basilone","given":"G."},{"family":"Mazzola","given":"S."}],"issued":{"date-parts":[["2008",3,1]]}}}],"schema":"https://github.com/citation-style-language/schema/raw/master/csl-citation.json"} </w:instrText>
      </w:r>
      <w:r w:rsidR="007E1868" w:rsidRPr="007E1868">
        <w:rPr>
          <w:rFonts w:asciiTheme="minorHAnsi" w:hAnsiTheme="minorHAnsi" w:cstheme="minorHAnsi"/>
          <w:color w:val="002060"/>
          <w:lang w:bidi="ar-SA"/>
        </w:rPr>
        <w:fldChar w:fldCharType="separate"/>
      </w:r>
      <w:r w:rsidR="007E1868" w:rsidRPr="007E1868">
        <w:rPr>
          <w:rFonts w:asciiTheme="minorHAnsi" w:hAnsiTheme="minorHAnsi" w:cstheme="minorHAnsi"/>
          <w:color w:val="002060"/>
          <w:lang w:val="en-US" w:bidi="ar-SA"/>
        </w:rPr>
        <w:t xml:space="preserve">(D’Croz and O’Dea, 2007; Patti </w:t>
      </w:r>
      <w:r w:rsidR="007E1868" w:rsidRPr="007E1868">
        <w:rPr>
          <w:rFonts w:asciiTheme="minorHAnsi" w:hAnsiTheme="minorHAnsi" w:cstheme="minorHAnsi"/>
          <w:i/>
          <w:iCs/>
          <w:color w:val="002060"/>
          <w:lang w:val="en-US" w:bidi="ar-SA"/>
        </w:rPr>
        <w:t>et al.</w:t>
      </w:r>
      <w:r w:rsidR="007E1868" w:rsidRPr="007E1868">
        <w:rPr>
          <w:rFonts w:asciiTheme="minorHAnsi" w:hAnsiTheme="minorHAnsi" w:cstheme="minorHAnsi"/>
          <w:color w:val="002060"/>
          <w:lang w:val="en-US" w:bidi="ar-SA"/>
        </w:rPr>
        <w:t>, 2008)</w:t>
      </w:r>
      <w:r w:rsidR="007E1868" w:rsidRPr="007E1868">
        <w:rPr>
          <w:rFonts w:asciiTheme="minorHAnsi" w:hAnsiTheme="minorHAnsi" w:cstheme="minorHAnsi"/>
          <w:color w:val="002060"/>
          <w:lang w:bidi="ar-SA"/>
        </w:rPr>
        <w:fldChar w:fldCharType="end"/>
      </w:r>
      <w:bookmarkEnd w:id="178"/>
      <w:r w:rsidR="007E1868" w:rsidRPr="007E1868">
        <w:rPr>
          <w:rFonts w:asciiTheme="minorHAnsi" w:hAnsiTheme="minorHAnsi" w:cstheme="minorHAnsi"/>
          <w:color w:val="002060"/>
          <w:lang w:bidi="ar-SA"/>
        </w:rPr>
        <w:t>.</w:t>
      </w:r>
      <w:r w:rsidR="00736569" w:rsidRPr="00736569">
        <w:rPr>
          <w:rFonts w:asciiTheme="minorHAnsi" w:hAnsiTheme="minorHAnsi" w:cstheme="minorHAnsi"/>
          <w:color w:val="002060"/>
        </w:rPr>
        <w:t>”</w:t>
      </w:r>
    </w:p>
    <w:p w14:paraId="1FC15772" w14:textId="57446D2E" w:rsidR="003C4D9D" w:rsidRDefault="003C4D9D" w:rsidP="0048670C">
      <w:pPr>
        <w:spacing w:after="0"/>
      </w:pPr>
    </w:p>
    <w:p w14:paraId="771D6376" w14:textId="777D8CD6" w:rsidR="003C4D9D" w:rsidRDefault="00070D89" w:rsidP="0048670C">
      <w:pPr>
        <w:spacing w:after="0"/>
      </w:pPr>
      <w:r w:rsidRPr="00C212CF">
        <w:rPr>
          <w:b/>
          <w:bCs/>
        </w:rPr>
        <w:t>Comment #1</w:t>
      </w:r>
      <w:r>
        <w:rPr>
          <w:b/>
          <w:bCs/>
        </w:rPr>
        <w:t>6</w:t>
      </w:r>
      <w:r w:rsidRPr="00C212CF">
        <w:rPr>
          <w:b/>
          <w:bCs/>
        </w:rPr>
        <w:t>:</w:t>
      </w:r>
      <w:r>
        <w:t xml:space="preserve"> </w:t>
      </w:r>
      <w:r w:rsidR="003C4D9D">
        <w:t>Line 50: References</w:t>
      </w:r>
    </w:p>
    <w:p w14:paraId="1D19FBDF" w14:textId="60A7B6FA" w:rsidR="0048670C" w:rsidRPr="0048670C" w:rsidRDefault="0048670C" w:rsidP="0048670C">
      <w:pPr>
        <w:pStyle w:val="PlainText"/>
        <w:rPr>
          <w:b/>
          <w:bCs/>
        </w:rPr>
      </w:pPr>
      <w:r w:rsidRPr="0048670C">
        <w:rPr>
          <w:b/>
          <w:bCs/>
        </w:rPr>
        <w:t>Response:</w:t>
      </w:r>
      <w:r w:rsidR="00736569">
        <w:rPr>
          <w:b/>
          <w:bCs/>
        </w:rPr>
        <w:t xml:space="preserve"> </w:t>
      </w:r>
      <w:r w:rsidR="00736569" w:rsidRPr="00F3111E">
        <w:rPr>
          <w:color w:val="002060"/>
        </w:rPr>
        <w:t>References have been added, see above comment.</w:t>
      </w:r>
    </w:p>
    <w:p w14:paraId="2690D3CC" w14:textId="77777777" w:rsidR="0048670C" w:rsidRDefault="0048670C" w:rsidP="0048670C">
      <w:pPr>
        <w:spacing w:after="0"/>
      </w:pPr>
    </w:p>
    <w:p w14:paraId="54E16EDE" w14:textId="5E90AC19" w:rsidR="003C4D9D" w:rsidRDefault="00070D89" w:rsidP="0048670C">
      <w:pPr>
        <w:spacing w:after="0"/>
      </w:pPr>
      <w:r w:rsidRPr="00C212CF">
        <w:rPr>
          <w:b/>
          <w:bCs/>
        </w:rPr>
        <w:t>Comment #1</w:t>
      </w:r>
      <w:r>
        <w:rPr>
          <w:b/>
          <w:bCs/>
        </w:rPr>
        <w:t>7</w:t>
      </w:r>
      <w:r w:rsidRPr="00C212CF">
        <w:rPr>
          <w:b/>
          <w:bCs/>
        </w:rPr>
        <w:t>:</w:t>
      </w:r>
      <w:r>
        <w:t xml:space="preserve"> </w:t>
      </w:r>
      <w:r w:rsidR="003C4D9D">
        <w:t>Line 52:  Requires references</w:t>
      </w:r>
    </w:p>
    <w:p w14:paraId="4A9F44CB" w14:textId="1922612F" w:rsidR="0048670C" w:rsidRPr="007E1868" w:rsidRDefault="0048670C" w:rsidP="0048670C">
      <w:pPr>
        <w:pStyle w:val="PlainText"/>
      </w:pPr>
      <w:r w:rsidRPr="0048670C">
        <w:rPr>
          <w:b/>
          <w:bCs/>
        </w:rPr>
        <w:t>Response:</w:t>
      </w:r>
      <w:r w:rsidR="007E1868">
        <w:rPr>
          <w:b/>
          <w:bCs/>
        </w:rPr>
        <w:t xml:space="preserve"> </w:t>
      </w:r>
      <w:r w:rsidR="007E1868" w:rsidRPr="00E8692A">
        <w:rPr>
          <w:color w:val="002060"/>
        </w:rPr>
        <w:t xml:space="preserve">Reference add, </w:t>
      </w:r>
      <w:r w:rsidR="00E8692A" w:rsidRPr="00E8692A">
        <w:rPr>
          <w:color w:val="002060"/>
        </w:rPr>
        <w:t>this line now reads: “</w:t>
      </w:r>
      <w:r w:rsidR="00E8692A" w:rsidRPr="00E8692A">
        <w:rPr>
          <w:rFonts w:asciiTheme="minorHAnsi" w:hAnsiTheme="minorHAnsi" w:cstheme="minorHAnsi"/>
          <w:color w:val="002060"/>
        </w:rPr>
        <w:t xml:space="preserve">The high chlorophyll </w:t>
      </w:r>
      <w:r w:rsidR="00E8692A" w:rsidRPr="00E8692A">
        <w:rPr>
          <w:rFonts w:asciiTheme="minorHAnsi" w:hAnsiTheme="minorHAnsi" w:cstheme="minorHAnsi"/>
          <w:i/>
          <w:iCs/>
          <w:color w:val="002060"/>
        </w:rPr>
        <w:t>a</w:t>
      </w:r>
      <w:r w:rsidR="00E8692A" w:rsidRPr="00E8692A">
        <w:rPr>
          <w:rFonts w:asciiTheme="minorHAnsi" w:hAnsiTheme="minorHAnsi" w:cstheme="minorHAnsi"/>
          <w:color w:val="002060"/>
        </w:rPr>
        <w:t xml:space="preserve"> levels often observed on the continental shelf, particularly the inner shelf </w:t>
      </w:r>
      <w:r w:rsidR="00E8692A" w:rsidRPr="00E8692A">
        <w:rPr>
          <w:rFonts w:asciiTheme="minorHAnsi" w:hAnsiTheme="minorHAnsi" w:cstheme="minorHAnsi"/>
          <w:color w:val="002060"/>
        </w:rPr>
        <w:fldChar w:fldCharType="begin"/>
      </w:r>
      <w:r w:rsidR="00E8692A" w:rsidRPr="00E8692A">
        <w:rPr>
          <w:rFonts w:asciiTheme="minorHAnsi" w:hAnsiTheme="minorHAnsi" w:cstheme="minorHAnsi"/>
          <w:color w:val="002060"/>
        </w:rPr>
        <w:instrText xml:space="preserve"> ADDIN ZOTERO_ITEM CSL_CITATION {"citationID":"sf3jl2Qa","properties":{"formattedCitation":"(Lucas {\\i{}et al.}, 2011a, 2011b)","plainCitation":"(Lucas et al., 2011a, 2011b)","noteIndex":0},"citationItems":[{"id":1739,"uris":["http://zotero.org/users/local/U6DoygBa/items/CUYZ2TBF"],"uri":["http://zotero.org/users/local/U6DoygBa/items/CUYZ2TBF"],"itemData":{"id":1739,"type":"article-journal","abstract":"Chlorophyll concentration, phytoplankton biomass, and total and nitrate-fueled primary productivity increase toward the coast over the 12-km-wide continental shelf of the southern portion of the Southern California Bight. These gradients are accompanied by changes in phytoplankton community composition: the outer shelf is characterized by offshore assemblages including pelagophytes and oligotrophic Synechococcus ecotypes while the inner shelf is dominated by diatoms, coastal Synechococcus ecotypes, and the picoeukaryote Ostreococcus. Across the small horizontal scale of the shelf, large changes in the vertical distribution and flux of nitrate maintain elevated productivity, driving variability in the vertical distribution of biomass and the integrated biomass and productivity of the entire shelf. Temporal variability from hours to days in chlorophyll fluorescence as measured by an autonomous profiling vehicle demonstrates that phytoplankton respond vigorously and rapidly to physical variability. The interaction of physical processes at different temporal and spatial scales is responsible for the observed biological gradients. These dynamics include: (1) vertical shear in the alongshore currents, (2) local wind forcing, (3) the internal tide, and (4) remote, large-scale variability. Individually, these mechanisms rarely or never explain the phytoplankton community composition and metabolic rate gradients. These results and a reanalysis of historical data suggest that monitoring thermal stratification at the shelf break and the tilt of the thermocline across the shelf will augment our ability to predict phytoplankton productivity, community composition, and biomass, thereby improving our understanding of fisheries dynamics and carbon cycling in the coastal ocean.","container-title":"Limnology and Oceanography","DOI":"https://doi.org/10.4319/lo.2011.56.2.0611","ISSN":"1939-5590","issue":"2","language":"en","note":"_eprint: https://aslopubs.onlinelibrary.wiley.com/doi/pdf/10.4319/lo.2011.56.2.0611","page":"611-626","source":"Wiley Online Library","title":"The green ribbon: Multiscale physical control of phytoplankton productivity and community structure over a narrow continental shelf","title-short":"The green ribbon","volume":"56","author":[{"family":"Lucas","given":"Andrew J."},{"family":"Dupont","given":"Christopher L."},{"family":"Tai","given":"Vera"},{"family":"Largier","given":"John L."},{"family":"Palenik","given":"Brian"},{"family":"Franks","given":"Peter J. S."}],"issued":{"date-parts":[["2011"]]}}},{"id":1993,"uris":["http://zotero.org/users/local/U6DoygBa/items/YC6AU2GX"],"uri":["http://zotero.org/users/local/U6DoygBa/items/YC6AU2GX"],"itemData":{"id":1993,"type":"article-journal","abstract":"Lay Abstract The small, free-living, photosynthetic organisms collectively called phytoplankton are the base of the oceanic food web. The phytoplankton use the energy from sunlight to convert carbon dioxide into organic carbon. Besides the necessity for sufficient light, phytoplankton also require nutrients to photosynthesize and grow. They acquire these nutrients from the dissolved pool of nutrients in the surrounding ocean. In the surface waters, where there is sufficient light for phytoplankton growth, nutrients are often in short supply and act to limit the growth of the phytoplankton. The renewal of the nutrients in the surface ocean is controlled by the physical dynamics of the upper ocean, including waves and tides, and the influence of the wind. Since the phytoplankton are limited by the availability of nutrients, the rate at which physical dynamics supply nutrients is a fundamental control on the rate of phytoplankton productivity and thus on the entire oceanic food web. In the Southern California Bight (SCB), the nutrient fluxes that regulate the productivity of the phytoplankton are caused by internal waves. Internal waves are waves that propagate through the body of the ocean much in the same way that waves propagate on the surface of the ocean. In the SCB, the most energetic internal waves are internal waves of tidal frequency, called the internal tide. The internal tide causes transport and mixing of nutrient-rich waters from deep and offshore to shallow coastal waters. This means that coastal waters are much more productive than the surface waters offshore (these productive coastal phytoplankton populations can even be observed from space). In this article, we demonstrate quantitatively that the horizontal flux of nutrients due to the internal tide controls the productivity of the coastal ocean in Southern California.","container-title":"Limnology and Oceanography: Fluids and Environments","DOI":"https://doi.org/10.1215/21573698-1258185","ISSN":"2157-3689","issue":"1","language":"en","note":"_eprint: https://aslopubs.onlinelibrary.wiley.com/doi/pdf/10.1215/21573698-1258185","page":"56-74","source":"Wiley Online Library","title":"Horizontal internal-tide fluxes support elevated phytoplankton productivity over the inner continental shelf","volume":"1","author":[{"family":"Lucas","given":"Andrew J."},{"family":"Franks","given":"Peter J. S."},{"family":"Dupont","given":"Christopher L."}],"issued":{"date-parts":[["2011"]]}}}],"schema":"https://github.com/citation-style-language/schema/raw/master/csl-citation.json"} </w:instrText>
      </w:r>
      <w:r w:rsidR="00E8692A" w:rsidRPr="00E8692A">
        <w:rPr>
          <w:rFonts w:asciiTheme="minorHAnsi" w:hAnsiTheme="minorHAnsi" w:cstheme="minorHAnsi"/>
          <w:color w:val="002060"/>
        </w:rPr>
        <w:fldChar w:fldCharType="separate"/>
      </w:r>
      <w:r w:rsidR="00E8692A" w:rsidRPr="00E8692A">
        <w:rPr>
          <w:rFonts w:cs="Calibri"/>
          <w:color w:val="002060"/>
        </w:rPr>
        <w:t xml:space="preserve">(Lucas </w:t>
      </w:r>
      <w:r w:rsidR="00E8692A" w:rsidRPr="00E8692A">
        <w:rPr>
          <w:rFonts w:cs="Calibri"/>
          <w:i/>
          <w:iCs/>
          <w:color w:val="002060"/>
        </w:rPr>
        <w:t>et al.</w:t>
      </w:r>
      <w:r w:rsidR="00E8692A" w:rsidRPr="00E8692A">
        <w:rPr>
          <w:rFonts w:cs="Calibri"/>
          <w:color w:val="002060"/>
        </w:rPr>
        <w:t>, 2011a, 2011b)</w:t>
      </w:r>
      <w:r w:rsidR="00E8692A" w:rsidRPr="00E8692A">
        <w:rPr>
          <w:rFonts w:asciiTheme="minorHAnsi" w:hAnsiTheme="minorHAnsi" w:cstheme="minorHAnsi"/>
          <w:color w:val="002060"/>
        </w:rPr>
        <w:fldChar w:fldCharType="end"/>
      </w:r>
      <w:r w:rsidR="00E8692A" w:rsidRPr="00E8692A">
        <w:rPr>
          <w:rFonts w:asciiTheme="minorHAnsi" w:hAnsiTheme="minorHAnsi" w:cstheme="minorHAnsi"/>
          <w:color w:val="002060"/>
        </w:rPr>
        <w:t xml:space="preserve"> are a key driver of zooplankton communities which are a key resource for fisheries </w:t>
      </w:r>
      <w:r w:rsidR="00E8692A" w:rsidRPr="00E8692A">
        <w:rPr>
          <w:rFonts w:asciiTheme="minorHAnsi" w:hAnsiTheme="minorHAnsi" w:cstheme="minorHAnsi"/>
          <w:color w:val="002060"/>
        </w:rPr>
        <w:fldChar w:fldCharType="begin"/>
      </w:r>
      <w:r w:rsidR="00E8692A" w:rsidRPr="00E8692A">
        <w:rPr>
          <w:rFonts w:asciiTheme="minorHAnsi" w:hAnsiTheme="minorHAnsi" w:cstheme="minorHAnsi"/>
          <w:color w:val="002060"/>
        </w:rPr>
        <w:instrText xml:space="preserve"> ADDIN ZOTERO_ITEM CSL_CITATION {"citationID":"0WV9jKJe","properties":{"formattedCitation":"(Mitra {\\i{}et al.}, 2014)","plainCitation":"(Mitra et al., 2014)","noteIndex":0},"citationItems":[{"id":2005,"uris":["http://zotero.org/users/local/U6DoygBa/items/AFC5GRGZ"],"uri":["http://zotero.org/users/local/U6DoygBa/items/AFC5GRGZ"],"itemData":{"id":2005,"type":"article-journal","abstract":"Exploring climate and anthropogenic impacts on marine ecosystems requires an understanding of how trophic components interact. However, integrative end-to-end ecosystem studies (experimental and/or modelling) are rare. Experimental investigations often concentrate on a particular group or individual species within a trophic level, while tropho-dynamic field studies typically employ either a bottom-up approach concentrating on the phytoplankton community or a top-down approach concentrating on the fish community. Likewise the emphasis within modelling studies is usually placed upon phytoplankton-dominated biogeochemistry or on aspects of fisheries regulation. In consequence the roles of zooplankton communities (protists and metazoans) linking phytoplankton and fish communities are typically under-represented if not (especially in fisheries models) ignored. Where represented in ecosystem models, zooplankton are usually incorporated in an extremely simplistic fashion, using empirical descriptions merging various interacting physiological functions governing zooplankton growth and development, and thence ignoring physiological feedback mechanisms. Here we demonstrate, within a modelled plankton food-web system, how trophic dynamics are sensitive to small changes in parameter values describing zooplankton vital rates and thus the importance of using appropriate zooplankton descriptors. Through a comprehensive review, we reveal the mismatch between empirical understanding and modelling activities identifying important issues that warrant further experimental and modelling investigation. These include: food selectivity, kinetics of prey consumption and interactions with assimilation and growth, form of voided material, mortality rates at different age-stages relative to prior nutrient history. In particular there is a need for dynamic data series in which predator and prey of known nutrient history are studied interacting under varied pH and temperature regimes.","collection-title":"North Atlantic Ecosystems, the role of climate and anthropogenic forcing on their structure and function","container-title":"Progress in Oceanography","DOI":"10.1016/j.pocean.2014.04.025","ISSN":"0079-6611","journalAbbreviation":"Progress in Oceanography","language":"en","page":"176-199","source":"ScienceDirect","title":"Bridging the gap between marine biogeochemical and fisheries sciences; configuring the zooplankton link","volume":"129","author":[{"family":"Mitra","given":"Aditee"},{"family":"Castellani","given":"Claudia"},{"family":"Gentleman","given":"Wendy C."},{"family":"Jónasdóttir","given":"Sigrún H."},{"family":"Flynn","given":"Kevin J."},{"family":"Bode","given":"Antonio"},{"family":"Halsband","given":"Claudia"},{"family":"Kuhn","given":"Penelope"},{"family":"Licandro","given":"Priscilla"},{"family":"Agersted","given":"Mette D."},{"family":"Calbet","given":"Albert"},{"family":"Lindeque","given":"Penelope K."},{"family":"Koppelmann","given":"Rolf"},{"family":"Møller","given":"Eva F."},{"family":"Gislason","given":"Astthor"},{"family":"Nielsen","given":"Torkel Gissel"},{"family":"St. John","given":"Michael"}],"issued":{"date-parts":[["2014",12,1]]}}}],"schema":"https://github.com/citation-style-language/schema/raw/master/csl-citation.json"} </w:instrText>
      </w:r>
      <w:r w:rsidR="00E8692A" w:rsidRPr="00E8692A">
        <w:rPr>
          <w:rFonts w:asciiTheme="minorHAnsi" w:hAnsiTheme="minorHAnsi" w:cstheme="minorHAnsi"/>
          <w:color w:val="002060"/>
        </w:rPr>
        <w:fldChar w:fldCharType="separate"/>
      </w:r>
      <w:r w:rsidR="00E8692A" w:rsidRPr="00E8692A">
        <w:rPr>
          <w:rFonts w:cs="Calibri"/>
          <w:color w:val="002060"/>
          <w:sz w:val="24"/>
          <w:szCs w:val="24"/>
        </w:rPr>
        <w:t xml:space="preserve">(Mitra </w:t>
      </w:r>
      <w:r w:rsidR="00E8692A" w:rsidRPr="00E8692A">
        <w:rPr>
          <w:rFonts w:cs="Calibri"/>
          <w:i/>
          <w:iCs/>
          <w:color w:val="002060"/>
          <w:sz w:val="24"/>
          <w:szCs w:val="24"/>
        </w:rPr>
        <w:t>et al.</w:t>
      </w:r>
      <w:r w:rsidR="00E8692A" w:rsidRPr="00E8692A">
        <w:rPr>
          <w:rFonts w:cs="Calibri"/>
          <w:color w:val="002060"/>
          <w:sz w:val="24"/>
          <w:szCs w:val="24"/>
        </w:rPr>
        <w:t>, 2014)</w:t>
      </w:r>
      <w:r w:rsidR="00E8692A" w:rsidRPr="00E8692A">
        <w:rPr>
          <w:rFonts w:asciiTheme="minorHAnsi" w:hAnsiTheme="minorHAnsi" w:cstheme="minorHAnsi"/>
          <w:color w:val="002060"/>
        </w:rPr>
        <w:fldChar w:fldCharType="end"/>
      </w:r>
      <w:r w:rsidR="00E8692A" w:rsidRPr="00E8692A">
        <w:rPr>
          <w:rFonts w:asciiTheme="minorHAnsi" w:hAnsiTheme="minorHAnsi" w:cstheme="minorHAnsi"/>
          <w:color w:val="002060"/>
        </w:rPr>
        <w:t>.”</w:t>
      </w:r>
    </w:p>
    <w:p w14:paraId="6F271D63" w14:textId="77777777" w:rsidR="0048670C" w:rsidRDefault="0048670C" w:rsidP="0048670C">
      <w:pPr>
        <w:spacing w:after="0"/>
      </w:pPr>
    </w:p>
    <w:p w14:paraId="60E0866B" w14:textId="7B0B5382" w:rsidR="003C4D9D" w:rsidRDefault="00070D89" w:rsidP="0048670C">
      <w:pPr>
        <w:spacing w:after="0"/>
      </w:pPr>
      <w:r w:rsidRPr="00C212CF">
        <w:rPr>
          <w:b/>
          <w:bCs/>
        </w:rPr>
        <w:t>Comment #1</w:t>
      </w:r>
      <w:r>
        <w:rPr>
          <w:b/>
          <w:bCs/>
        </w:rPr>
        <w:t>8</w:t>
      </w:r>
      <w:r w:rsidRPr="00C212CF">
        <w:rPr>
          <w:b/>
          <w:bCs/>
        </w:rPr>
        <w:t>:</w:t>
      </w:r>
      <w:r>
        <w:t xml:space="preserve"> </w:t>
      </w:r>
      <w:r w:rsidR="003C4D9D">
        <w:t>Line 58: Insight into what?</w:t>
      </w:r>
    </w:p>
    <w:p w14:paraId="5B1EF3E4" w14:textId="2382FE51" w:rsidR="0048670C" w:rsidRPr="00503619" w:rsidRDefault="0048670C" w:rsidP="0048670C">
      <w:pPr>
        <w:pStyle w:val="PlainText"/>
        <w:rPr>
          <w:color w:val="002060"/>
        </w:rPr>
      </w:pPr>
      <w:r w:rsidRPr="0048670C">
        <w:rPr>
          <w:b/>
          <w:bCs/>
        </w:rPr>
        <w:t>Response:</w:t>
      </w:r>
      <w:r w:rsidR="00503619">
        <w:rPr>
          <w:b/>
          <w:bCs/>
        </w:rPr>
        <w:t xml:space="preserve"> </w:t>
      </w:r>
      <w:r w:rsidR="00503619" w:rsidRPr="00503619">
        <w:rPr>
          <w:color w:val="002060"/>
        </w:rPr>
        <w:t>This sentence has been changed to: “</w:t>
      </w:r>
      <w:r w:rsidR="00503619" w:rsidRPr="00503619">
        <w:rPr>
          <w:rFonts w:asciiTheme="minorHAnsi" w:hAnsiTheme="minorHAnsi" w:cstheme="minorHAnsi"/>
          <w:color w:val="002060"/>
        </w:rPr>
        <w:t xml:space="preserve">the size frequency distribution of a community can provide valuable insight into the trophic dynamics of a community </w:t>
      </w:r>
      <w:r w:rsidR="00503619" w:rsidRPr="00503619">
        <w:rPr>
          <w:rFonts w:asciiTheme="minorHAnsi" w:hAnsiTheme="minorHAnsi" w:cstheme="minorHAnsi"/>
          <w:color w:val="002060"/>
        </w:rPr>
        <w:fldChar w:fldCharType="begin"/>
      </w:r>
      <w:r w:rsidR="00503619" w:rsidRPr="00503619">
        <w:rPr>
          <w:rFonts w:asciiTheme="minorHAnsi" w:hAnsiTheme="minorHAnsi" w:cstheme="minorHAnsi"/>
          <w:color w:val="002060"/>
        </w:rPr>
        <w:instrText xml:space="preserve"> ADDIN ZOTERO_ITEM CSL_CITATION {"citationID":"7lNZR6hd","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sidR="00503619" w:rsidRPr="00503619">
        <w:rPr>
          <w:rFonts w:asciiTheme="minorHAnsi" w:hAnsiTheme="minorHAnsi" w:cstheme="minorHAnsi"/>
          <w:color w:val="002060"/>
        </w:rPr>
        <w:fldChar w:fldCharType="separate"/>
      </w:r>
      <w:r w:rsidR="00503619" w:rsidRPr="00503619">
        <w:rPr>
          <w:rFonts w:cs="Calibri"/>
          <w:color w:val="002060"/>
          <w:sz w:val="24"/>
          <w:szCs w:val="24"/>
        </w:rPr>
        <w:t xml:space="preserve">(Blanchard </w:t>
      </w:r>
      <w:r w:rsidR="00503619" w:rsidRPr="00503619">
        <w:rPr>
          <w:rFonts w:cs="Calibri"/>
          <w:i/>
          <w:iCs/>
          <w:color w:val="002060"/>
          <w:sz w:val="24"/>
          <w:szCs w:val="24"/>
        </w:rPr>
        <w:t>et al.</w:t>
      </w:r>
      <w:r w:rsidR="00503619" w:rsidRPr="00503619">
        <w:rPr>
          <w:rFonts w:cs="Calibri"/>
          <w:color w:val="002060"/>
          <w:sz w:val="24"/>
          <w:szCs w:val="24"/>
        </w:rPr>
        <w:t>, 2017)</w:t>
      </w:r>
      <w:r w:rsidR="00503619" w:rsidRPr="00503619">
        <w:rPr>
          <w:rFonts w:asciiTheme="minorHAnsi" w:hAnsiTheme="minorHAnsi" w:cstheme="minorHAnsi"/>
          <w:color w:val="002060"/>
        </w:rPr>
        <w:fldChar w:fldCharType="end"/>
      </w:r>
      <w:r w:rsidR="00503619" w:rsidRPr="00503619">
        <w:rPr>
          <w:rFonts w:asciiTheme="minorHAnsi" w:hAnsiTheme="minorHAnsi" w:cstheme="minorHAnsi"/>
          <w:color w:val="002060"/>
        </w:rPr>
        <w:t>”</w:t>
      </w:r>
    </w:p>
    <w:p w14:paraId="276CD1F5" w14:textId="77777777" w:rsidR="0048670C" w:rsidRDefault="0048670C" w:rsidP="0048670C">
      <w:pPr>
        <w:spacing w:after="0"/>
        <w:rPr>
          <w:b/>
          <w:bCs/>
        </w:rPr>
      </w:pPr>
    </w:p>
    <w:p w14:paraId="1C6E48D6" w14:textId="4D7F4AFE" w:rsidR="003C4D9D" w:rsidRDefault="00070D89" w:rsidP="0048670C">
      <w:pPr>
        <w:spacing w:after="0"/>
      </w:pPr>
      <w:r w:rsidRPr="00C212CF">
        <w:rPr>
          <w:b/>
          <w:bCs/>
        </w:rPr>
        <w:t>Comment #1</w:t>
      </w:r>
      <w:r>
        <w:rPr>
          <w:b/>
          <w:bCs/>
        </w:rPr>
        <w:t>9</w:t>
      </w:r>
      <w:r w:rsidRPr="00C212CF">
        <w:rPr>
          <w:b/>
          <w:bCs/>
        </w:rPr>
        <w:t>:</w:t>
      </w:r>
      <w:r>
        <w:t xml:space="preserve"> </w:t>
      </w:r>
      <w:r w:rsidR="003C4D9D">
        <w:t>Line 64: delete “</w:t>
      </w:r>
      <w:proofErr w:type="gramStart"/>
      <w:r w:rsidR="003C4D9D">
        <w:t>all”</w:t>
      </w:r>
      <w:proofErr w:type="gramEnd"/>
    </w:p>
    <w:p w14:paraId="14BF7C1F" w14:textId="339BFCC9" w:rsidR="0048670C" w:rsidRPr="00503619" w:rsidRDefault="0048670C" w:rsidP="0048670C">
      <w:pPr>
        <w:pStyle w:val="PlainText"/>
      </w:pPr>
      <w:r w:rsidRPr="0048670C">
        <w:rPr>
          <w:b/>
          <w:bCs/>
        </w:rPr>
        <w:t>Response:</w:t>
      </w:r>
      <w:r w:rsidR="00503619">
        <w:rPr>
          <w:b/>
          <w:bCs/>
        </w:rPr>
        <w:t xml:space="preserve"> </w:t>
      </w:r>
      <w:r w:rsidR="00503619" w:rsidRPr="00E14F40">
        <w:rPr>
          <w:color w:val="002060"/>
        </w:rPr>
        <w:t>deleted.</w:t>
      </w:r>
    </w:p>
    <w:p w14:paraId="33EB4FFC" w14:textId="77777777" w:rsidR="0048670C" w:rsidRDefault="0048670C" w:rsidP="0048670C">
      <w:pPr>
        <w:spacing w:after="0"/>
        <w:rPr>
          <w:b/>
          <w:bCs/>
        </w:rPr>
      </w:pPr>
    </w:p>
    <w:p w14:paraId="78413540" w14:textId="11097C1E" w:rsidR="003C4D9D" w:rsidRDefault="00070D89" w:rsidP="0048670C">
      <w:pPr>
        <w:spacing w:after="0"/>
      </w:pPr>
      <w:r w:rsidRPr="00C212CF">
        <w:rPr>
          <w:b/>
          <w:bCs/>
        </w:rPr>
        <w:t>Comment #</w:t>
      </w:r>
      <w:r>
        <w:rPr>
          <w:b/>
          <w:bCs/>
        </w:rPr>
        <w:t>20</w:t>
      </w:r>
      <w:r w:rsidRPr="00C212CF">
        <w:rPr>
          <w:b/>
          <w:bCs/>
        </w:rPr>
        <w:t>:</w:t>
      </w:r>
      <w:r>
        <w:t xml:space="preserve"> </w:t>
      </w:r>
      <w:r w:rsidR="003C4D9D">
        <w:t>Line 66: and predation</w:t>
      </w:r>
    </w:p>
    <w:p w14:paraId="65683C27" w14:textId="5A703E10" w:rsidR="0048670C" w:rsidRPr="001B383F" w:rsidRDefault="0048670C" w:rsidP="0048670C">
      <w:pPr>
        <w:pStyle w:val="PlainText"/>
      </w:pPr>
      <w:r w:rsidRPr="0048670C">
        <w:rPr>
          <w:b/>
          <w:bCs/>
        </w:rPr>
        <w:t>Response:</w:t>
      </w:r>
      <w:r w:rsidR="001B383F">
        <w:rPr>
          <w:b/>
          <w:bCs/>
        </w:rPr>
        <w:t xml:space="preserve"> </w:t>
      </w:r>
      <w:r w:rsidR="001B383F" w:rsidRPr="001B383F">
        <w:rPr>
          <w:color w:val="002060"/>
        </w:rPr>
        <w:t>Predation is mentioned at the beginning of this sentence. It reads: “</w:t>
      </w:r>
      <w:r w:rsidR="001B383F" w:rsidRPr="001B383F">
        <w:rPr>
          <w:rFonts w:asciiTheme="minorHAnsi" w:hAnsiTheme="minorHAnsi" w:cstheme="minorHAnsi"/>
          <w:color w:val="002060"/>
        </w:rPr>
        <w:t xml:space="preserve">The size spectrum implicitly reﬂects the outcome of ecological processes including predation, the growth of individuals through different size classes, and the repopulation of smaller size classes through reproduction </w:t>
      </w:r>
      <w:r w:rsidR="001B383F" w:rsidRPr="001B383F">
        <w:rPr>
          <w:rFonts w:asciiTheme="minorHAnsi" w:hAnsiTheme="minorHAnsi" w:cstheme="minorHAnsi"/>
          <w:color w:val="002060"/>
        </w:rPr>
        <w:fldChar w:fldCharType="begin"/>
      </w:r>
      <w:r w:rsidR="001B383F" w:rsidRPr="001B383F">
        <w:rPr>
          <w:rFonts w:asciiTheme="minorHAnsi" w:hAnsiTheme="minorHAnsi" w:cstheme="minorHAnsi"/>
          <w:color w:val="002060"/>
        </w:rPr>
        <w:instrText xml:space="preserve"> ADDIN ZOTERO_ITEM CSL_CITATION {"citationID":"DEOQfZ4R","properties":{"formattedCitation":"(Sprules and Barth, 2015; Andersen {\\i{}et al.}, 2016; Blanchard {\\i{}et al.}, 2017)","plainCitation":"(Sprules and Barth, 2015; Andersen et al., 2016; Blanchard et al., 2017)","noteIndex":0},"citationItems":[{"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issued":{"date-parts":[["2016"]]}}},{"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id":1656,"uris":["http://zotero.org/users/local/U6DoygBa/items/G9K9ZCKN"],"uri":["http://zotero.org/users/local/U6DoygBa/items/G9K9ZCKN"],"itemData":{"id":1656,"type":"article-journal","abstract":"Charles Elton introduced the “pyramid of numbers” in the late 1920s, but this remarkable insight into body-size dependent patterns in natural communities lay fallow until the theory of the biomass ..., Charles Elton a introduit le concept de la « pyramide des nombres » vers la fin des années 1920, mais cette avancée remarquable dans la compréhension des motifs dépendant de la taille du corps dans...","container-title":"Canadian Journal of Fisheries and Aquatic Sciences","DOI":"10.1139/cjfas-2015-0115","ISSN":"0706-652X","issue":"4","journalAbbreviation":"Can. J. Fish. Aquat. Sci.","note":"publisher: NRC Research Press","page":"477-495","source":"NRC Research Press","title":"Surfing the biomass size spectrum: some remarks on history, theory, and application","title-short":"Surfing the biomass size spectrum","volume":"73","author":[{"family":"Sprules","given":"William Gary"},{"family":"Barth","given":"Lauren Emily"}],"issued":{"date-parts":[["2015",12,8]]}}}],"schema":"https://github.com/citation-style-language/schema/raw/master/csl-citation.json"} </w:instrText>
      </w:r>
      <w:r w:rsidR="001B383F" w:rsidRPr="001B383F">
        <w:rPr>
          <w:rFonts w:asciiTheme="minorHAnsi" w:hAnsiTheme="minorHAnsi" w:cstheme="minorHAnsi"/>
          <w:color w:val="002060"/>
        </w:rPr>
        <w:fldChar w:fldCharType="separate"/>
      </w:r>
      <w:r w:rsidR="001B383F" w:rsidRPr="001B383F">
        <w:rPr>
          <w:rFonts w:cs="Calibri"/>
          <w:color w:val="002060"/>
        </w:rPr>
        <w:t xml:space="preserve">(Sprules and Barth, 2015; Andersen </w:t>
      </w:r>
      <w:r w:rsidR="001B383F" w:rsidRPr="001B383F">
        <w:rPr>
          <w:rFonts w:cs="Calibri"/>
          <w:i/>
          <w:iCs/>
          <w:color w:val="002060"/>
        </w:rPr>
        <w:t>et al.</w:t>
      </w:r>
      <w:r w:rsidR="001B383F" w:rsidRPr="001B383F">
        <w:rPr>
          <w:rFonts w:cs="Calibri"/>
          <w:color w:val="002060"/>
        </w:rPr>
        <w:t xml:space="preserve">, 2016; Blanchard </w:t>
      </w:r>
      <w:r w:rsidR="001B383F" w:rsidRPr="001B383F">
        <w:rPr>
          <w:rFonts w:cs="Calibri"/>
          <w:i/>
          <w:iCs/>
          <w:color w:val="002060"/>
        </w:rPr>
        <w:t>et al.</w:t>
      </w:r>
      <w:r w:rsidR="001B383F" w:rsidRPr="001B383F">
        <w:rPr>
          <w:rFonts w:cs="Calibri"/>
          <w:color w:val="002060"/>
        </w:rPr>
        <w:t>, 2017)</w:t>
      </w:r>
      <w:r w:rsidR="001B383F" w:rsidRPr="001B383F">
        <w:rPr>
          <w:rFonts w:asciiTheme="minorHAnsi" w:hAnsiTheme="minorHAnsi" w:cstheme="minorHAnsi"/>
          <w:color w:val="002060"/>
        </w:rPr>
        <w:fldChar w:fldCharType="end"/>
      </w:r>
      <w:r w:rsidR="001B383F" w:rsidRPr="001B383F">
        <w:rPr>
          <w:rFonts w:asciiTheme="minorHAnsi" w:hAnsiTheme="minorHAnsi" w:cstheme="minorHAnsi"/>
          <w:color w:val="002060"/>
        </w:rPr>
        <w:t>”</w:t>
      </w:r>
    </w:p>
    <w:p w14:paraId="32ACEDCF" w14:textId="77777777" w:rsidR="0048670C" w:rsidRDefault="0048670C" w:rsidP="0048670C">
      <w:pPr>
        <w:spacing w:after="0"/>
        <w:rPr>
          <w:b/>
          <w:bCs/>
        </w:rPr>
      </w:pPr>
    </w:p>
    <w:p w14:paraId="40E0436A" w14:textId="6B157EC3" w:rsidR="003C4D9D" w:rsidRDefault="00070D89" w:rsidP="0048670C">
      <w:pPr>
        <w:spacing w:after="0"/>
      </w:pPr>
      <w:r w:rsidRPr="00C212CF">
        <w:rPr>
          <w:b/>
          <w:bCs/>
        </w:rPr>
        <w:t>Comment #</w:t>
      </w:r>
      <w:r>
        <w:rPr>
          <w:b/>
          <w:bCs/>
        </w:rPr>
        <w:t>2</w:t>
      </w:r>
      <w:r w:rsidRPr="00C212CF">
        <w:rPr>
          <w:b/>
          <w:bCs/>
        </w:rPr>
        <w:t>1:</w:t>
      </w:r>
      <w:r>
        <w:t xml:space="preserve"> </w:t>
      </w:r>
      <w:r w:rsidR="003C4D9D">
        <w:t xml:space="preserve">Line 68: </w:t>
      </w:r>
      <w:r w:rsidR="003C4D9D" w:rsidRPr="003C4D9D">
        <w:t xml:space="preserve">Here </w:t>
      </w:r>
      <w:proofErr w:type="gramStart"/>
      <w:r w:rsidR="003C4D9D" w:rsidRPr="003C4D9D">
        <w:t>you</w:t>
      </w:r>
      <w:proofErr w:type="gramEnd"/>
      <w:r w:rsidR="003C4D9D" w:rsidRPr="003C4D9D">
        <w:t xml:space="preserve"> identity environmental variables that are important to zooplankton size structure.</w:t>
      </w:r>
      <w:r w:rsidR="003C4D9D">
        <w:t xml:space="preserve"> </w:t>
      </w:r>
      <w:r w:rsidR="003C4D9D" w:rsidRPr="003C4D9D">
        <w:t>Need to follow through and present this information in this study.</w:t>
      </w:r>
    </w:p>
    <w:p w14:paraId="6AD89A8D" w14:textId="42AB2AEF" w:rsidR="0048670C" w:rsidRPr="00B06376" w:rsidRDefault="0048670C" w:rsidP="0048670C">
      <w:pPr>
        <w:pStyle w:val="PlainText"/>
      </w:pPr>
      <w:r w:rsidRPr="0048670C">
        <w:rPr>
          <w:b/>
          <w:bCs/>
        </w:rPr>
        <w:t>Response:</w:t>
      </w:r>
      <w:r w:rsidR="00B06376">
        <w:rPr>
          <w:b/>
          <w:bCs/>
        </w:rPr>
        <w:t xml:space="preserve"> </w:t>
      </w:r>
      <w:r w:rsidR="00B06376">
        <w:t xml:space="preserve">As requested we now present information on environmental variables in the current </w:t>
      </w:r>
      <w:r w:rsidR="00B06376" w:rsidRPr="00B06376">
        <w:rPr>
          <w:highlight w:val="yellow"/>
        </w:rPr>
        <w:t>study see sections XXXX.</w:t>
      </w:r>
    </w:p>
    <w:p w14:paraId="3B208EDD" w14:textId="77777777" w:rsidR="0048670C" w:rsidRDefault="0048670C" w:rsidP="0048670C">
      <w:pPr>
        <w:spacing w:after="0"/>
        <w:rPr>
          <w:b/>
          <w:bCs/>
        </w:rPr>
      </w:pPr>
    </w:p>
    <w:p w14:paraId="2D7B9632" w14:textId="12AE1321" w:rsidR="003C4D9D" w:rsidRDefault="00070D89" w:rsidP="0048670C">
      <w:pPr>
        <w:spacing w:after="0"/>
      </w:pPr>
      <w:r w:rsidRPr="00C212CF">
        <w:rPr>
          <w:b/>
          <w:bCs/>
        </w:rPr>
        <w:t>Comment #</w:t>
      </w:r>
      <w:r>
        <w:rPr>
          <w:b/>
          <w:bCs/>
        </w:rPr>
        <w:t>22</w:t>
      </w:r>
      <w:r w:rsidRPr="00C212CF">
        <w:rPr>
          <w:b/>
          <w:bCs/>
        </w:rPr>
        <w:t>:</w:t>
      </w:r>
      <w:r>
        <w:t xml:space="preserve"> </w:t>
      </w:r>
      <w:r w:rsidR="003C4D9D">
        <w:t>Line 69: Are there any other variables that have been found to explain variation in particle size-spectra?</w:t>
      </w:r>
    </w:p>
    <w:p w14:paraId="2F2BF87D" w14:textId="4A90FECB" w:rsidR="0048670C" w:rsidRPr="00665AB2" w:rsidRDefault="0048670C" w:rsidP="0048670C">
      <w:pPr>
        <w:pStyle w:val="PlainText"/>
        <w:rPr>
          <w:color w:val="002060"/>
        </w:rPr>
      </w:pPr>
      <w:r w:rsidRPr="0048670C">
        <w:rPr>
          <w:b/>
          <w:bCs/>
        </w:rPr>
        <w:t>Response:</w:t>
      </w:r>
      <w:r w:rsidR="00B94555">
        <w:rPr>
          <w:b/>
          <w:bCs/>
        </w:rPr>
        <w:t xml:space="preserve"> </w:t>
      </w:r>
      <w:r w:rsidR="00B94555" w:rsidRPr="00665AB2">
        <w:rPr>
          <w:color w:val="002060"/>
        </w:rPr>
        <w:t>Size spectra are essentially a visualisation of the community response to any environmental factors, integrating many ecological processes as we discussed in the above sentences. We do not think it is worthwhile discussing individual instances of environmental variables being linked to size spectrum and would rather discuss the interpretation of the size spectra and how these may relate to environmental variables.</w:t>
      </w:r>
    </w:p>
    <w:p w14:paraId="378B8152" w14:textId="7DECFCE1" w:rsidR="007E7EB1" w:rsidRPr="00665AB2" w:rsidRDefault="007E7EB1" w:rsidP="0048670C">
      <w:pPr>
        <w:pStyle w:val="PlainText"/>
        <w:rPr>
          <w:color w:val="002060"/>
        </w:rPr>
      </w:pPr>
    </w:p>
    <w:p w14:paraId="07AE38A1" w14:textId="3BA2BDB9" w:rsidR="007E7EB1" w:rsidRPr="00665AB2" w:rsidRDefault="007E7EB1" w:rsidP="0048670C">
      <w:pPr>
        <w:pStyle w:val="PlainText"/>
        <w:rPr>
          <w:color w:val="002060"/>
        </w:rPr>
      </w:pPr>
      <w:r w:rsidRPr="00665AB2">
        <w:rPr>
          <w:color w:val="002060"/>
        </w:rPr>
        <w:lastRenderedPageBreak/>
        <w:t>This section now reads: “</w:t>
      </w:r>
      <w:bookmarkStart w:id="179" w:name="_Hlk69205180"/>
      <w:r w:rsidR="00665AB2" w:rsidRPr="00665AB2">
        <w:rPr>
          <w:rFonts w:asciiTheme="minorHAnsi" w:hAnsiTheme="minorHAnsi" w:cstheme="minorHAnsi"/>
          <w:color w:val="002060"/>
        </w:rPr>
        <w:t xml:space="preserve">While there is variability in interpretations of size spectra depending on the size of particles in the spectrum due to sampling efficiency and natural ‘dome shapes’ in some communities </w:t>
      </w:r>
      <w:r w:rsidR="00665AB2" w:rsidRPr="00665AB2">
        <w:rPr>
          <w:rFonts w:asciiTheme="minorHAnsi" w:hAnsiTheme="minorHAnsi" w:cstheme="minorHAnsi"/>
          <w:color w:val="002060"/>
        </w:rPr>
        <w:fldChar w:fldCharType="begin"/>
      </w:r>
      <w:r w:rsidR="00665AB2" w:rsidRPr="00665AB2">
        <w:rPr>
          <w:rFonts w:asciiTheme="minorHAnsi" w:hAnsiTheme="minorHAnsi" w:cstheme="minorHAnsi"/>
          <w:color w:val="002060"/>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665AB2" w:rsidRPr="00665AB2">
        <w:rPr>
          <w:rFonts w:asciiTheme="minorHAnsi" w:hAnsiTheme="minorHAnsi" w:cstheme="minorHAnsi"/>
          <w:color w:val="002060"/>
        </w:rPr>
        <w:fldChar w:fldCharType="separate"/>
      </w:r>
      <w:r w:rsidR="00665AB2" w:rsidRPr="00665AB2">
        <w:rPr>
          <w:rFonts w:asciiTheme="minorHAnsi" w:hAnsiTheme="minorHAnsi" w:cstheme="minorHAnsi"/>
          <w:color w:val="002060"/>
          <w:lang w:val="en-US"/>
        </w:rPr>
        <w:t xml:space="preserve">(Marcolin </w:t>
      </w:r>
      <w:r w:rsidR="00665AB2" w:rsidRPr="00665AB2">
        <w:rPr>
          <w:rFonts w:asciiTheme="minorHAnsi" w:hAnsiTheme="minorHAnsi" w:cstheme="minorHAnsi"/>
          <w:i/>
          <w:iCs/>
          <w:color w:val="002060"/>
          <w:lang w:val="en-US"/>
        </w:rPr>
        <w:t>et al.</w:t>
      </w:r>
      <w:r w:rsidR="00665AB2" w:rsidRPr="00665AB2">
        <w:rPr>
          <w:rFonts w:asciiTheme="minorHAnsi" w:hAnsiTheme="minorHAnsi" w:cstheme="minorHAnsi"/>
          <w:color w:val="002060"/>
          <w:lang w:val="en-US"/>
        </w:rPr>
        <w:t xml:space="preserve">, 2013; Rossberg </w:t>
      </w:r>
      <w:r w:rsidR="00665AB2" w:rsidRPr="00665AB2">
        <w:rPr>
          <w:rFonts w:asciiTheme="minorHAnsi" w:hAnsiTheme="minorHAnsi" w:cstheme="minorHAnsi"/>
          <w:i/>
          <w:iCs/>
          <w:color w:val="002060"/>
          <w:lang w:val="en-US"/>
        </w:rPr>
        <w:t>et al.</w:t>
      </w:r>
      <w:r w:rsidR="00665AB2" w:rsidRPr="00665AB2">
        <w:rPr>
          <w:rFonts w:asciiTheme="minorHAnsi" w:hAnsiTheme="minorHAnsi" w:cstheme="minorHAnsi"/>
          <w:color w:val="002060"/>
          <w:lang w:val="en-US"/>
        </w:rPr>
        <w:t>, 2019)</w:t>
      </w:r>
      <w:r w:rsidR="00665AB2" w:rsidRPr="00665AB2">
        <w:rPr>
          <w:rFonts w:asciiTheme="minorHAnsi" w:hAnsiTheme="minorHAnsi" w:cstheme="minorHAnsi"/>
          <w:color w:val="002060"/>
        </w:rPr>
        <w:fldChar w:fldCharType="end"/>
      </w:r>
      <w:r w:rsidR="00665AB2" w:rsidRPr="00665AB2">
        <w:rPr>
          <w:rFonts w:asciiTheme="minorHAnsi" w:hAnsiTheme="minorHAnsi" w:cstheme="minorHAnsi"/>
          <w:color w:val="002060"/>
        </w:rPr>
        <w:t xml:space="preserve">, within the </w:t>
      </w:r>
      <w:proofErr w:type="spellStart"/>
      <w:r w:rsidR="00665AB2" w:rsidRPr="00665AB2">
        <w:rPr>
          <w:rFonts w:asciiTheme="minorHAnsi" w:hAnsiTheme="minorHAnsi" w:cstheme="minorHAnsi"/>
          <w:color w:val="002060"/>
        </w:rPr>
        <w:t>mesozooplankton</w:t>
      </w:r>
      <w:proofErr w:type="spellEnd"/>
      <w:r w:rsidR="00665AB2" w:rsidRPr="00665AB2">
        <w:rPr>
          <w:rFonts w:asciiTheme="minorHAnsi" w:hAnsiTheme="minorHAnsi" w:cstheme="minorHAnsi"/>
          <w:color w:val="002060"/>
        </w:rPr>
        <w:t xml:space="preserve"> size range (≈0.2 – 3mm), the elevation of the spectrum reflects the environmental effects which overall primary production and biomass of a community </w:t>
      </w:r>
      <w:r w:rsidR="00665AB2" w:rsidRPr="00665AB2">
        <w:rPr>
          <w:rFonts w:asciiTheme="minorHAnsi" w:hAnsiTheme="minorHAnsi" w:cstheme="minorHAnsi"/>
          <w:color w:val="002060"/>
        </w:rPr>
        <w:fldChar w:fldCharType="begin"/>
      </w:r>
      <w:r w:rsidR="00665AB2" w:rsidRPr="00665AB2">
        <w:rPr>
          <w:rFonts w:asciiTheme="minorHAnsi" w:hAnsiTheme="minorHAnsi" w:cstheme="minorHAnsi"/>
          <w:color w:val="002060"/>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665AB2" w:rsidRPr="00665AB2">
        <w:rPr>
          <w:rFonts w:asciiTheme="minorHAnsi" w:hAnsiTheme="minorHAnsi" w:cstheme="minorHAnsi"/>
          <w:color w:val="002060"/>
        </w:rPr>
        <w:fldChar w:fldCharType="separate"/>
      </w:r>
      <w:r w:rsidR="00665AB2" w:rsidRPr="00665AB2">
        <w:rPr>
          <w:rFonts w:asciiTheme="minorHAnsi" w:hAnsiTheme="minorHAnsi" w:cstheme="minorHAnsi"/>
          <w:color w:val="002060"/>
          <w:lang w:val="en-US"/>
        </w:rPr>
        <w:t>(Moore and Suthers, 2006; Zhou, 2006)</w:t>
      </w:r>
      <w:r w:rsidR="00665AB2" w:rsidRPr="00665AB2">
        <w:rPr>
          <w:rFonts w:asciiTheme="minorHAnsi" w:hAnsiTheme="minorHAnsi" w:cstheme="minorHAnsi"/>
          <w:color w:val="002060"/>
        </w:rPr>
        <w:fldChar w:fldCharType="end"/>
      </w:r>
      <w:r w:rsidR="00665AB2" w:rsidRPr="00665AB2">
        <w:rPr>
          <w:rFonts w:asciiTheme="minorHAnsi" w:hAnsiTheme="minorHAnsi" w:cstheme="minorHAnsi"/>
          <w:color w:val="002060"/>
        </w:rPr>
        <w:t xml:space="preserve">. Higher primary production and biomass tends to result in a higher elevation (or intercept) with such impacts demonstrated with nutrient input in both estuarine and pelagic ecosystems </w:t>
      </w:r>
      <w:r w:rsidR="00665AB2" w:rsidRPr="00665AB2">
        <w:rPr>
          <w:rFonts w:asciiTheme="minorHAnsi" w:hAnsiTheme="minorHAnsi" w:cstheme="minorHAnsi"/>
          <w:color w:val="002060"/>
        </w:rPr>
        <w:fldChar w:fldCharType="begin"/>
      </w:r>
      <w:r w:rsidR="00665AB2" w:rsidRPr="00665AB2">
        <w:rPr>
          <w:rFonts w:asciiTheme="minorHAnsi" w:hAnsiTheme="minorHAnsi" w:cstheme="minorHAnsi"/>
          <w:color w:val="002060"/>
        </w:rPr>
        <w:instrText xml:space="preserve"> ADDIN ZOTERO_ITEM CSL_CITATION {"citationID":"eEqANmtI","properties":{"formattedCitation":"(Moore and Suthers, 2006; Baird {\\i{}et al.}, 2008)","plainCitation":"(Moore and Suthers, 2006; Baird et al., 2008)","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344,"uris":["http://zotero.org/users/local/U6DoygBa/items/SW8H5LWR"],"uri":["http://zotero.org/users/local/U6DoygBa/items/SW8H5LWR"],"itemData":{"id":344,"type":"article-journal","abstract":"Physical, geochemical and biological observations across the Tasman Front off southeast Australia provide the first detailed view of the relationship between physical forcing and biological properties within the frontal system. At the beginning of the austral spring of 2004, high resolution measurements were taken using a CTD and a towed undulating vehicle along transects perpendicular to the Tasman Front at 152 degrees 00'E, 153 degrees 00'E and 153 degrees 30'E. The front was characterised by a sharp surface gradient in physical and biological properties and a sub-surface intrusion of low-salinity water. In general the surface temperature changes across the front from 19 degrees C in the Coral Sea waters to the north to 17 degrees C in the Tasman Sea waters over similar to 10 km. Over the same distance we observed (1) an increase of the mixed layer depth from similar to 40 to similar to 100 m; (2) a 3-8-fold increase in the depth-integrated chlorophyll; (3) an order of magnitude increase in biovolume of particulate matter in the size range of 357-2223 mu m; (4) a 2-fold increase in filtered particulate organic matter; (5) a 3 parts per thousand increase in delta C-13(POM); and (6) a 4 parts per thousand increase in delta N-15(POM). The particulate matter in the warmer Coral Sea waters is well approximated by a linear fit of the normalised biomass size spectrum (NBSS) with a slope of between -0.95 and -0.99, while the Tasman Sea waters have a more non-linear and less negative (-0.59 to -0.8) spectrum. The low-salinity intrusion that penetrates to within 40 m of the surface between the Coral Sea and Tasman Sea waters is biologically unproductive, with low oxygen, fluorescence and particulate matter counts. The unproductive low salinity intrusion of the Tasman Front contrasts with the highly productive intrusion observed at the Gulf Stream Front off Cape Hatteras, USA. Observations are consistent with Coral Sea and Tasman Sea waters being found in close proximity with steep gradients in biological properties across the front suggesting minimal cross-front mixing. North of the front, the stratified, oligotrophic Coral Sea waters are relatively unproductive, while the vertically well-mixed waters south of the front exhibit strong biological activity. (C) 2008 Elsevier Ltd. All rights reserved.","container-title":"Deep-Sea Research Part I-Oceanographic Research Papers","DOI":"10.1016/j.dsr.2008.06.011","ISSN":"0967-0637","issue":"11","journalAbbreviation":"Deep-Sea Res. Part I-Oceanogr. Res. Pap.","language":"English","page":"1438-1455","title":"Biological properties across the Tasman Front off southeast Australia","volume":"55","author":[{"family":"Baird","given":"M. E."},{"family":"Timko","given":"P. G."},{"family":"Middleton","given":"J. H."},{"family":"Mullaney","given":"T. J."},{"family":"Cox","given":"D. R."},{"family":"Suthers","given":"I. M."}],"issued":{"date-parts":[["2008",11]]}}}],"schema":"https://github.com/citation-style-language/schema/raw/master/csl-citation.json"} </w:instrText>
      </w:r>
      <w:r w:rsidR="00665AB2" w:rsidRPr="00665AB2">
        <w:rPr>
          <w:rFonts w:asciiTheme="minorHAnsi" w:hAnsiTheme="minorHAnsi" w:cstheme="minorHAnsi"/>
          <w:color w:val="002060"/>
        </w:rPr>
        <w:fldChar w:fldCharType="separate"/>
      </w:r>
      <w:r w:rsidR="00665AB2" w:rsidRPr="00665AB2">
        <w:rPr>
          <w:rFonts w:asciiTheme="minorHAnsi" w:hAnsiTheme="minorHAnsi" w:cstheme="minorHAnsi"/>
          <w:color w:val="002060"/>
          <w:lang w:val="en-US"/>
        </w:rPr>
        <w:t xml:space="preserve">(Moore and Suthers, 2006; Baird </w:t>
      </w:r>
      <w:r w:rsidR="00665AB2" w:rsidRPr="00665AB2">
        <w:rPr>
          <w:rFonts w:asciiTheme="minorHAnsi" w:hAnsiTheme="minorHAnsi" w:cstheme="minorHAnsi"/>
          <w:i/>
          <w:iCs/>
          <w:color w:val="002060"/>
          <w:lang w:val="en-US"/>
        </w:rPr>
        <w:t>et al.</w:t>
      </w:r>
      <w:r w:rsidR="00665AB2" w:rsidRPr="00665AB2">
        <w:rPr>
          <w:rFonts w:asciiTheme="minorHAnsi" w:hAnsiTheme="minorHAnsi" w:cstheme="minorHAnsi"/>
          <w:color w:val="002060"/>
          <w:lang w:val="en-US"/>
        </w:rPr>
        <w:t>, 2008)</w:t>
      </w:r>
      <w:r w:rsidR="00665AB2" w:rsidRPr="00665AB2">
        <w:rPr>
          <w:rFonts w:asciiTheme="minorHAnsi" w:hAnsiTheme="minorHAnsi" w:cstheme="minorHAnsi"/>
          <w:color w:val="002060"/>
        </w:rPr>
        <w:fldChar w:fldCharType="end"/>
      </w:r>
      <w:r w:rsidR="00665AB2" w:rsidRPr="00665AB2">
        <w:rPr>
          <w:rFonts w:asciiTheme="minorHAnsi" w:hAnsiTheme="minorHAnsi" w:cstheme="minorHAnsi"/>
          <w:color w:val="002060"/>
        </w:rPr>
        <w:t xml:space="preserve">. Steeper slopes in the size-spectrum represent inefficient energy transfer between trophic levels which can occur under both oligotrophic conditions as nutrients become scarce and eutrophic conditions as many bloom taxa are relatively large yet unpalatable which increases the chances of mass sinking of </w:t>
      </w:r>
      <w:proofErr w:type="spellStart"/>
      <w:r w:rsidR="00665AB2" w:rsidRPr="00665AB2">
        <w:rPr>
          <w:rFonts w:asciiTheme="minorHAnsi" w:hAnsiTheme="minorHAnsi" w:cstheme="minorHAnsi"/>
          <w:color w:val="002060"/>
        </w:rPr>
        <w:t>ungrazed</w:t>
      </w:r>
      <w:proofErr w:type="spellEnd"/>
      <w:r w:rsidR="00665AB2" w:rsidRPr="00665AB2">
        <w:rPr>
          <w:rFonts w:asciiTheme="minorHAnsi" w:hAnsiTheme="minorHAnsi" w:cstheme="minorHAnsi"/>
          <w:color w:val="002060"/>
        </w:rPr>
        <w:t xml:space="preserve"> blooms leading to reduced efficiency of energy transfer </w:t>
      </w:r>
      <w:r w:rsidR="00665AB2" w:rsidRPr="00665AB2">
        <w:rPr>
          <w:rFonts w:asciiTheme="minorHAnsi" w:hAnsiTheme="minorHAnsi" w:cstheme="minorHAnsi"/>
          <w:color w:val="002060"/>
        </w:rPr>
        <w:fldChar w:fldCharType="begin"/>
      </w:r>
      <w:r w:rsidR="00665AB2" w:rsidRPr="00665AB2">
        <w:rPr>
          <w:rFonts w:asciiTheme="minorHAnsi" w:hAnsiTheme="minorHAnsi" w:cstheme="minorHAnsi"/>
          <w:color w:val="002060"/>
        </w:rPr>
        <w:instrText xml:space="preserve"> ADDIN ZOTERO_ITEM CSL_CITATION {"citationID":"NxltOoj7","properties":{"formattedCitation":"(Atkinson {\\i{}et al.}, 2020)","plainCitation":"(Atkinson et al., 2020)","noteIndex":0},"citationItems":[{"id":1674,"uris":["http://zotero.org/users/local/U6DoygBa/items/VBTELBVB"],"uri":["http://zotero.org/users/local/U6DoygBa/items/VBTELBVB"],"itemData":{"id":1674,"type":"article-journal","abstract":"Size-spectral approaches quantify the efficiency of energy transfer through food webs, but theory and field studies disagree over how changes in temperature, nutrients, and extreme weather impact on this efficiency. We address this at two scales: via 6 years of weekly sampling of the plankton size spectrum at the Plymouth L4 shelf sea site, and via a new, global-scale, meta-analysis of aquatic size spectra. The time series showed that with summertime nutrient starvation, the energy transfer efficiency from picoplankton to macroplankton decreased (i.e., steepening slopes of the size spectra). This reflected increasing dominance by small cells and their microbial consumers. The extreme storms in winter 2013/2014 caused high metazoan mortality, steep size-spectral slopes, and reduced plankton biomass. However, recovery was within months, demonstrating an inbuilt resilience of the system. Both L4 and our meta-analysis showed steep slopes of normalized size spectra (median −1.11). This reflects much lower values, either of trophic transfer efficiency (3.5%) or predator–prey mass ratio (569), compared to commonly quoted values. Results from the meta-analysis further showed that to represent energy transfer faithfully, size spectra are best constructed in units of carbon mass and not biovolume, and span a mass range of &gt; 107. When this range is covered, both the meta-analysis and time series show a dome-shaped relationship between spectral slopes and plankton biomass, with steepening slopes under increasingly oligotrophic and eutrophic conditions. This suggests that ocean warming could decrease the efficiency of energy transfer through pelagic food webs via indirect effects of increasing stratification and nutrient starvation.","container-title":"Limnology and Oceanography","DOI":"10.1002/lno.11613","ISSN":"1939-5590","issue":"n/a","language":"en","note":"_eprint: https://aslopubs.onlinelibrary.wiley.com/doi/pdf/10.1002/lno.11613","source":"Wiley Online Library","title":"Increasing nutrient stress reduces the efficiency of energy transfer through planktonic size spectra","URL":"https://aslopubs.onlinelibrary.wiley.com/doi/abs/10.1002/lno.11613","volume":"n/a","author":[{"family":"Atkinson","given":"Angus"},{"family":"Lilley","given":"Martin K. S."},{"family":"Hirst","given":"Andrew G."},{"family":"McEvoy","given":"Andrea J."},{"family":"Tarran","given":"Glen A."},{"family":"Widdicombe","given":"Claire"},{"family":"Fileman","given":"Elaine S."},{"family":"Woodward","given":"E. Malcolm S."},{"family":"Schmidt","given":"Katrin"},{"family":"Smyth","given":"Tim J."},{"family":"Somerfield","given":"Paul J."}],"accessed":{"date-parts":[["2020",10,26]]},"issued":{"date-parts":[["2020"]]}}}],"schema":"https://github.com/citation-style-language/schema/raw/master/csl-citation.json"} </w:instrText>
      </w:r>
      <w:r w:rsidR="00665AB2" w:rsidRPr="00665AB2">
        <w:rPr>
          <w:rFonts w:asciiTheme="minorHAnsi" w:hAnsiTheme="minorHAnsi" w:cstheme="minorHAnsi"/>
          <w:color w:val="002060"/>
        </w:rPr>
        <w:fldChar w:fldCharType="separate"/>
      </w:r>
      <w:r w:rsidR="00665AB2" w:rsidRPr="00665AB2">
        <w:rPr>
          <w:rFonts w:asciiTheme="minorHAnsi" w:hAnsiTheme="minorHAnsi" w:cstheme="minorHAnsi"/>
          <w:color w:val="002060"/>
          <w:lang w:val="en-US"/>
        </w:rPr>
        <w:t xml:space="preserve">(Atkinson </w:t>
      </w:r>
      <w:r w:rsidR="00665AB2" w:rsidRPr="00665AB2">
        <w:rPr>
          <w:rFonts w:asciiTheme="minorHAnsi" w:hAnsiTheme="minorHAnsi" w:cstheme="minorHAnsi"/>
          <w:i/>
          <w:iCs/>
          <w:color w:val="002060"/>
          <w:lang w:val="en-US"/>
        </w:rPr>
        <w:t>et al.</w:t>
      </w:r>
      <w:r w:rsidR="00665AB2" w:rsidRPr="00665AB2">
        <w:rPr>
          <w:rFonts w:asciiTheme="minorHAnsi" w:hAnsiTheme="minorHAnsi" w:cstheme="minorHAnsi"/>
          <w:color w:val="002060"/>
          <w:lang w:val="en-US"/>
        </w:rPr>
        <w:t>, 2020)</w:t>
      </w:r>
      <w:r w:rsidR="00665AB2" w:rsidRPr="00665AB2">
        <w:rPr>
          <w:rFonts w:asciiTheme="minorHAnsi" w:hAnsiTheme="minorHAnsi" w:cstheme="minorHAnsi"/>
          <w:color w:val="002060"/>
        </w:rPr>
        <w:fldChar w:fldCharType="end"/>
      </w:r>
      <w:r w:rsidR="00665AB2" w:rsidRPr="00665AB2">
        <w:rPr>
          <w:rFonts w:asciiTheme="minorHAnsi" w:hAnsiTheme="minorHAnsi" w:cstheme="minorHAnsi"/>
          <w:color w:val="002060"/>
        </w:rPr>
        <w:t xml:space="preserve">. Top-down pressure from larger predators can also increase the steepness of the size spectrum as increase the mortality rate of the zooplankton, thereby decreasing the efficiency of energy transfer along the spectrum </w:t>
      </w:r>
      <w:r w:rsidR="00665AB2" w:rsidRPr="00665AB2">
        <w:rPr>
          <w:rFonts w:asciiTheme="minorHAnsi" w:hAnsiTheme="minorHAnsi" w:cstheme="minorHAnsi"/>
          <w:color w:val="002060"/>
        </w:rPr>
        <w:fldChar w:fldCharType="begin"/>
      </w:r>
      <w:r w:rsidR="00665AB2" w:rsidRPr="00665AB2">
        <w:rPr>
          <w:rFonts w:asciiTheme="minorHAnsi" w:hAnsiTheme="minorHAnsi" w:cstheme="minorHAnsi"/>
          <w:color w:val="002060"/>
        </w:rPr>
        <w:instrText xml:space="preserve"> ADDIN ZOTERO_ITEM CSL_CITATION {"citationID":"4U85AqkX","properties":{"formattedCitation":"(Moore and Suthers, 2006; Rossberg {\\i{}et al.}, 2019)","plainCitation":"(Moore and Suthers, 2006; Rossberg et al., 2019)","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665AB2" w:rsidRPr="00665AB2">
        <w:rPr>
          <w:rFonts w:asciiTheme="minorHAnsi" w:hAnsiTheme="minorHAnsi" w:cstheme="minorHAnsi"/>
          <w:color w:val="002060"/>
        </w:rPr>
        <w:fldChar w:fldCharType="separate"/>
      </w:r>
      <w:r w:rsidR="00665AB2" w:rsidRPr="00665AB2">
        <w:rPr>
          <w:rFonts w:asciiTheme="minorHAnsi" w:hAnsiTheme="minorHAnsi" w:cstheme="minorHAnsi"/>
          <w:color w:val="002060"/>
          <w:lang w:val="en-US"/>
        </w:rPr>
        <w:t xml:space="preserve">(Moore and Suthers, 2006; Rossberg </w:t>
      </w:r>
      <w:r w:rsidR="00665AB2" w:rsidRPr="00665AB2">
        <w:rPr>
          <w:rFonts w:asciiTheme="minorHAnsi" w:hAnsiTheme="minorHAnsi" w:cstheme="minorHAnsi"/>
          <w:i/>
          <w:iCs/>
          <w:color w:val="002060"/>
          <w:lang w:val="en-US"/>
        </w:rPr>
        <w:t>et al.</w:t>
      </w:r>
      <w:r w:rsidR="00665AB2" w:rsidRPr="00665AB2">
        <w:rPr>
          <w:rFonts w:asciiTheme="minorHAnsi" w:hAnsiTheme="minorHAnsi" w:cstheme="minorHAnsi"/>
          <w:color w:val="002060"/>
          <w:lang w:val="en-US"/>
        </w:rPr>
        <w:t>, 2019)</w:t>
      </w:r>
      <w:r w:rsidR="00665AB2" w:rsidRPr="00665AB2">
        <w:rPr>
          <w:rFonts w:asciiTheme="minorHAnsi" w:hAnsiTheme="minorHAnsi" w:cstheme="minorHAnsi"/>
          <w:color w:val="002060"/>
        </w:rPr>
        <w:fldChar w:fldCharType="end"/>
      </w:r>
      <w:r w:rsidR="00665AB2" w:rsidRPr="00665AB2">
        <w:rPr>
          <w:rFonts w:asciiTheme="minorHAnsi" w:hAnsiTheme="minorHAnsi" w:cstheme="minorHAnsi"/>
          <w:color w:val="002060"/>
        </w:rPr>
        <w:t>.</w:t>
      </w:r>
      <w:bookmarkEnd w:id="179"/>
      <w:r w:rsidRPr="00665AB2">
        <w:rPr>
          <w:rFonts w:asciiTheme="minorHAnsi" w:hAnsiTheme="minorHAnsi" w:cstheme="minorHAnsi"/>
          <w:color w:val="002060"/>
        </w:rPr>
        <w:t>”</w:t>
      </w:r>
    </w:p>
    <w:p w14:paraId="2C962A12" w14:textId="77777777" w:rsidR="0048670C" w:rsidRDefault="0048670C" w:rsidP="0048670C">
      <w:pPr>
        <w:spacing w:after="0"/>
        <w:rPr>
          <w:b/>
          <w:bCs/>
        </w:rPr>
      </w:pPr>
    </w:p>
    <w:p w14:paraId="0E118A57" w14:textId="54E4E9DB" w:rsidR="003C4D9D" w:rsidRDefault="00070D89" w:rsidP="0048670C">
      <w:pPr>
        <w:spacing w:after="0"/>
        <w:rPr>
          <w:rFonts w:ascii="Segoe UI" w:hAnsi="Segoe UI" w:cs="Segoe UI"/>
          <w:color w:val="000000"/>
          <w:sz w:val="20"/>
          <w:szCs w:val="20"/>
          <w:lang w:bidi="ar-SA"/>
        </w:rPr>
      </w:pPr>
      <w:r w:rsidRPr="00C212CF">
        <w:rPr>
          <w:b/>
          <w:bCs/>
        </w:rPr>
        <w:t>Comment #</w:t>
      </w:r>
      <w:r>
        <w:rPr>
          <w:b/>
          <w:bCs/>
        </w:rPr>
        <w:t>23</w:t>
      </w:r>
      <w:r w:rsidRPr="00C212CF">
        <w:rPr>
          <w:b/>
          <w:bCs/>
        </w:rPr>
        <w:t>:</w:t>
      </w:r>
      <w:r>
        <w:t xml:space="preserve"> </w:t>
      </w:r>
      <w:r w:rsidR="003C4D9D">
        <w:t xml:space="preserve">Line 69: </w:t>
      </w:r>
      <w:r w:rsidR="003C4D9D">
        <w:rPr>
          <w:rFonts w:ascii="Segoe UI" w:hAnsi="Segoe UI" w:cs="Segoe UI"/>
          <w:color w:val="000000"/>
          <w:sz w:val="20"/>
          <w:szCs w:val="20"/>
          <w:lang w:bidi="ar-SA"/>
        </w:rPr>
        <w:t>Should also consider how slope values are related to the size of range of particles studied (</w:t>
      </w:r>
      <w:proofErr w:type="spellStart"/>
      <w:r w:rsidR="003C4D9D">
        <w:rPr>
          <w:rFonts w:ascii="Segoe UI" w:hAnsi="Segoe UI" w:cs="Segoe UI"/>
          <w:color w:val="000000"/>
          <w:sz w:val="20"/>
          <w:szCs w:val="20"/>
          <w:lang w:bidi="ar-SA"/>
        </w:rPr>
        <w:t>Marcolin</w:t>
      </w:r>
      <w:proofErr w:type="spellEnd"/>
      <w:r w:rsidR="003C4D9D">
        <w:rPr>
          <w:rFonts w:ascii="Segoe UI" w:hAnsi="Segoe UI" w:cs="Segoe UI"/>
          <w:color w:val="000000"/>
          <w:sz w:val="20"/>
          <w:szCs w:val="20"/>
          <w:lang w:bidi="ar-SA"/>
        </w:rPr>
        <w:t xml:space="preserve"> et</w:t>
      </w:r>
      <w:r w:rsidR="001B383F">
        <w:rPr>
          <w:rFonts w:ascii="Segoe UI" w:hAnsi="Segoe UI" w:cs="Segoe UI"/>
          <w:color w:val="000000"/>
          <w:sz w:val="20"/>
          <w:szCs w:val="20"/>
          <w:lang w:bidi="ar-SA"/>
        </w:rPr>
        <w:t xml:space="preserve"> </w:t>
      </w:r>
      <w:r w:rsidR="003C4D9D">
        <w:rPr>
          <w:rFonts w:ascii="Segoe UI" w:hAnsi="Segoe UI" w:cs="Segoe UI"/>
          <w:color w:val="000000"/>
          <w:sz w:val="20"/>
          <w:szCs w:val="20"/>
          <w:lang w:bidi="ar-SA"/>
        </w:rPr>
        <w:t>al 2013).</w:t>
      </w:r>
    </w:p>
    <w:p w14:paraId="17D8C504" w14:textId="6141AEA1" w:rsidR="0048670C" w:rsidRPr="00665AB2" w:rsidRDefault="0048670C" w:rsidP="0048670C">
      <w:pPr>
        <w:pStyle w:val="PlainText"/>
      </w:pPr>
      <w:r w:rsidRPr="0048670C">
        <w:rPr>
          <w:b/>
          <w:bCs/>
        </w:rPr>
        <w:t>Response:</w:t>
      </w:r>
      <w:r w:rsidR="00665AB2">
        <w:rPr>
          <w:b/>
          <w:bCs/>
        </w:rPr>
        <w:t xml:space="preserve"> </w:t>
      </w:r>
      <w:r w:rsidR="00665AB2" w:rsidRPr="00665AB2">
        <w:rPr>
          <w:color w:val="002060"/>
        </w:rPr>
        <w:t xml:space="preserve">This is a good </w:t>
      </w:r>
      <w:proofErr w:type="gramStart"/>
      <w:r w:rsidR="00665AB2" w:rsidRPr="00665AB2">
        <w:rPr>
          <w:color w:val="002060"/>
        </w:rPr>
        <w:t>point,</w:t>
      </w:r>
      <w:proofErr w:type="gramEnd"/>
      <w:r w:rsidR="00665AB2" w:rsidRPr="00665AB2">
        <w:rPr>
          <w:color w:val="002060"/>
        </w:rPr>
        <w:t xml:space="preserve"> we have made clearer we are referring to the </w:t>
      </w:r>
      <w:proofErr w:type="spellStart"/>
      <w:r w:rsidR="00665AB2" w:rsidRPr="00665AB2">
        <w:rPr>
          <w:color w:val="002060"/>
        </w:rPr>
        <w:t>mesozooplankton</w:t>
      </w:r>
      <w:proofErr w:type="spellEnd"/>
      <w:r w:rsidR="00665AB2" w:rsidRPr="00665AB2">
        <w:rPr>
          <w:color w:val="002060"/>
        </w:rPr>
        <w:t xml:space="preserve"> size range. This section now reads: “</w:t>
      </w:r>
      <w:r w:rsidR="00665AB2" w:rsidRPr="00665AB2">
        <w:rPr>
          <w:rFonts w:asciiTheme="minorHAnsi" w:hAnsiTheme="minorHAnsi" w:cstheme="minorHAnsi"/>
          <w:color w:val="002060"/>
        </w:rPr>
        <w:t xml:space="preserve">While there is variability in interpretations of size spectra depending on the size of particles in the spectrum due to sampling efficiency and natural ‘dome shapes’ in some communities </w:t>
      </w:r>
      <w:r w:rsidR="00665AB2" w:rsidRPr="00665AB2">
        <w:rPr>
          <w:rFonts w:asciiTheme="minorHAnsi" w:hAnsiTheme="minorHAnsi" w:cstheme="minorHAnsi"/>
          <w:color w:val="002060"/>
        </w:rPr>
        <w:fldChar w:fldCharType="begin"/>
      </w:r>
      <w:r w:rsidR="00665AB2" w:rsidRPr="00665AB2">
        <w:rPr>
          <w:rFonts w:asciiTheme="minorHAnsi" w:hAnsiTheme="minorHAnsi" w:cstheme="minorHAnsi"/>
          <w:color w:val="002060"/>
        </w:rPr>
        <w:instrText xml:space="preserve"> ADDIN ZOTERO_ITEM CSL_CITATION {"citationID":"UlzZ09Xi","properties":{"formattedCitation":"(Marcolin {\\i{}et al.}, 2013; Rossberg {\\i{}et al.}, 2019)","plainCitation":"(Marcolin et al., 2013; Rossberg et al., 2019)","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id":1987,"uris":["http://zotero.org/users/local/U6DoygBa/items/CAHA94ID"],"uri":["http://zotero.org/users/local/U6DoygBa/items/CAHA94ID"],"itemData":{"id":1987,"type":"article-journal","abstract":"In ecological communities, especially the pelagic zones of aquatic ecosystems, certain body-size ranges are often over-represented compared to others. Community size spectra, the distributions of community biomass over the logarithmic body-mass axis, tend to exhibit regularly spaced local maxima, called “domes”, separated by steep troughs. Contrasting established theory, we explain these dome patterns as manifestations of top-down trophic cascades along aquatic food chains. Compiling high quality size-spectrum data and comparing these with a size-spectrum model introduced in this study, we test this theory and develop a detailed picture of the mechanisms by which bottom-up and top-down effects interact to generate dome patterns. Results imply that strong top-down trophic cascades are common in freshwater communities, much more than hitherto demonstrated, and may arise in nutrient rich marine systems as well. Transferring insights from the general theory of non-linear pattern formation to domes patterns, we provide new interpretations of past lake-manipulation experiments.","container-title":"Nature Communications","DOI":"10.1038/s41467-019-12289-0","ISSN":"2041-1723","issue":"1","language":"en","note":"number: 1\npublisher: Nature Publishing Group","page":"4396","source":"www.nature.com","title":"Dome patterns in pelagic size spectra reveal strong trophic cascades","volume":"10","author":[{"family":"Rossberg","given":"Axel G."},{"family":"Gaedke","given":"Ursula"},{"family":"Kratina","given":"Pavel"}],"issued":{"date-parts":[["2019",9,27]]}}}],"schema":"https://github.com/citation-style-language/schema/raw/master/csl-citation.json"} </w:instrText>
      </w:r>
      <w:r w:rsidR="00665AB2" w:rsidRPr="00665AB2">
        <w:rPr>
          <w:rFonts w:asciiTheme="minorHAnsi" w:hAnsiTheme="minorHAnsi" w:cstheme="minorHAnsi"/>
          <w:color w:val="002060"/>
        </w:rPr>
        <w:fldChar w:fldCharType="separate"/>
      </w:r>
      <w:r w:rsidR="00665AB2" w:rsidRPr="00665AB2">
        <w:rPr>
          <w:rFonts w:cs="Calibri"/>
          <w:color w:val="002060"/>
          <w:sz w:val="24"/>
          <w:szCs w:val="24"/>
        </w:rPr>
        <w:t xml:space="preserve">(Marcolin </w:t>
      </w:r>
      <w:r w:rsidR="00665AB2" w:rsidRPr="00665AB2">
        <w:rPr>
          <w:rFonts w:cs="Calibri"/>
          <w:i/>
          <w:iCs/>
          <w:color w:val="002060"/>
          <w:sz w:val="24"/>
          <w:szCs w:val="24"/>
        </w:rPr>
        <w:t>et al.</w:t>
      </w:r>
      <w:r w:rsidR="00665AB2" w:rsidRPr="00665AB2">
        <w:rPr>
          <w:rFonts w:cs="Calibri"/>
          <w:color w:val="002060"/>
          <w:sz w:val="24"/>
          <w:szCs w:val="24"/>
        </w:rPr>
        <w:t xml:space="preserve">, 2013; Rossberg </w:t>
      </w:r>
      <w:r w:rsidR="00665AB2" w:rsidRPr="00665AB2">
        <w:rPr>
          <w:rFonts w:cs="Calibri"/>
          <w:i/>
          <w:iCs/>
          <w:color w:val="002060"/>
          <w:sz w:val="24"/>
          <w:szCs w:val="24"/>
        </w:rPr>
        <w:t>et al.</w:t>
      </w:r>
      <w:r w:rsidR="00665AB2" w:rsidRPr="00665AB2">
        <w:rPr>
          <w:rFonts w:cs="Calibri"/>
          <w:color w:val="002060"/>
          <w:sz w:val="24"/>
          <w:szCs w:val="24"/>
        </w:rPr>
        <w:t>, 2019)</w:t>
      </w:r>
      <w:r w:rsidR="00665AB2" w:rsidRPr="00665AB2">
        <w:rPr>
          <w:rFonts w:asciiTheme="minorHAnsi" w:hAnsiTheme="minorHAnsi" w:cstheme="minorHAnsi"/>
          <w:color w:val="002060"/>
        </w:rPr>
        <w:fldChar w:fldCharType="end"/>
      </w:r>
      <w:r w:rsidR="00665AB2" w:rsidRPr="00665AB2">
        <w:rPr>
          <w:rFonts w:asciiTheme="minorHAnsi" w:hAnsiTheme="minorHAnsi" w:cstheme="minorHAnsi"/>
          <w:color w:val="002060"/>
        </w:rPr>
        <w:t xml:space="preserve">, within the </w:t>
      </w:r>
      <w:proofErr w:type="spellStart"/>
      <w:r w:rsidR="00665AB2" w:rsidRPr="00665AB2">
        <w:rPr>
          <w:rFonts w:asciiTheme="minorHAnsi" w:hAnsiTheme="minorHAnsi" w:cstheme="minorHAnsi"/>
          <w:color w:val="002060"/>
        </w:rPr>
        <w:t>mesozooplankton</w:t>
      </w:r>
      <w:proofErr w:type="spellEnd"/>
      <w:r w:rsidR="00665AB2" w:rsidRPr="00665AB2">
        <w:rPr>
          <w:rFonts w:asciiTheme="minorHAnsi" w:hAnsiTheme="minorHAnsi" w:cstheme="minorHAnsi"/>
          <w:color w:val="002060"/>
        </w:rPr>
        <w:t xml:space="preserve"> size range (≈0.2 – 3mm), the elevation of the spectrum reflects the environmental effects which overall primary production and biomass of a community </w:t>
      </w:r>
      <w:r w:rsidR="00665AB2" w:rsidRPr="00665AB2">
        <w:rPr>
          <w:rFonts w:asciiTheme="minorHAnsi" w:hAnsiTheme="minorHAnsi" w:cstheme="minorHAnsi"/>
          <w:color w:val="002060"/>
        </w:rPr>
        <w:fldChar w:fldCharType="begin"/>
      </w:r>
      <w:r w:rsidR="00665AB2" w:rsidRPr="00665AB2">
        <w:rPr>
          <w:rFonts w:asciiTheme="minorHAnsi" w:hAnsiTheme="minorHAnsi" w:cstheme="minorHAnsi"/>
          <w:color w:val="002060"/>
        </w:rPr>
        <w:instrText xml:space="preserve"> ADDIN ZOTERO_ITEM CSL_CITATION {"citationID":"zx4m6w6y","properties":{"formattedCitation":"(Moore and Suthers, 2006; Zhou, 2006)","plainCitation":"(Moore and Suthers, 2006; Zhou,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id":1411,"uris":["http://zotero.org/users/local/U6DoygBa/items/ZQIV8R8N"],"uri":["http://zotero.org/users/local/U6DoygBa/items/ZQIV8R8N"],"itemData":{"id":1411,"type":"article-journal","abstract":"Abstract.  A number of studies have been performed to understand the characteristics of biomass (size) spectra in aquatic plankton communities around the world.","container-title":"Journal of Plankton Research","DOI":"10.1093/plankt/fbi119","ISSN":"0142-7873","issue":"5","journalAbbreviation":"J Plankton Res","language":"en","note":"publisher: Oxford Academic","page":"437-448","source":"academic.oup.com","title":"What determines the slope of a plankton biomass spectrum?","volume":"28","author":[{"family":"Zhou","given":"Meng"}],"issued":{"date-parts":[["2006",5,1]]}}}],"schema":"https://github.com/citation-style-language/schema/raw/master/csl-citation.json"} </w:instrText>
      </w:r>
      <w:r w:rsidR="00665AB2" w:rsidRPr="00665AB2">
        <w:rPr>
          <w:rFonts w:asciiTheme="minorHAnsi" w:hAnsiTheme="minorHAnsi" w:cstheme="minorHAnsi"/>
          <w:color w:val="002060"/>
        </w:rPr>
        <w:fldChar w:fldCharType="separate"/>
      </w:r>
      <w:r w:rsidR="00665AB2" w:rsidRPr="00665AB2">
        <w:rPr>
          <w:rFonts w:cs="Calibri"/>
          <w:color w:val="002060"/>
          <w:sz w:val="24"/>
        </w:rPr>
        <w:t>(Moore and Suthers, 2006; Zhou, 2006)</w:t>
      </w:r>
      <w:r w:rsidR="00665AB2" w:rsidRPr="00665AB2">
        <w:rPr>
          <w:rFonts w:asciiTheme="minorHAnsi" w:hAnsiTheme="minorHAnsi" w:cstheme="minorHAnsi"/>
          <w:color w:val="002060"/>
        </w:rPr>
        <w:fldChar w:fldCharType="end"/>
      </w:r>
      <w:r w:rsidR="00665AB2" w:rsidRPr="00665AB2">
        <w:rPr>
          <w:rFonts w:asciiTheme="minorHAnsi" w:hAnsiTheme="minorHAnsi" w:cstheme="minorHAnsi"/>
          <w:color w:val="002060"/>
        </w:rPr>
        <w:t>.”</w:t>
      </w:r>
    </w:p>
    <w:p w14:paraId="26697FB4" w14:textId="77777777" w:rsidR="0048670C" w:rsidRDefault="0048670C" w:rsidP="0048670C">
      <w:pPr>
        <w:spacing w:after="0"/>
        <w:rPr>
          <w:b/>
          <w:bCs/>
        </w:rPr>
      </w:pPr>
    </w:p>
    <w:p w14:paraId="3F65BAA1" w14:textId="720AE113" w:rsidR="003C4D9D" w:rsidRDefault="00070D89" w:rsidP="0048670C">
      <w:pPr>
        <w:spacing w:after="0"/>
        <w:rPr>
          <w:rFonts w:ascii="Segoe UI" w:hAnsi="Segoe UI" w:cs="Segoe UI"/>
          <w:color w:val="000000"/>
          <w:sz w:val="20"/>
          <w:szCs w:val="20"/>
          <w:lang w:bidi="ar-SA"/>
        </w:rPr>
      </w:pPr>
      <w:r w:rsidRPr="00C212CF">
        <w:rPr>
          <w:b/>
          <w:bCs/>
        </w:rPr>
        <w:t>Comment #</w:t>
      </w:r>
      <w:r>
        <w:rPr>
          <w:b/>
          <w:bCs/>
        </w:rPr>
        <w:t>24</w:t>
      </w:r>
      <w:r w:rsidRPr="00C212CF">
        <w:rPr>
          <w:b/>
          <w:bCs/>
        </w:rPr>
        <w:t>:</w:t>
      </w:r>
      <w:r>
        <w:t xml:space="preserve"> </w:t>
      </w:r>
      <w:r w:rsidR="003C4D9D">
        <w:rPr>
          <w:rFonts w:ascii="Segoe UI" w:hAnsi="Segoe UI" w:cs="Segoe UI"/>
          <w:color w:val="000000"/>
          <w:sz w:val="20"/>
          <w:szCs w:val="20"/>
          <w:lang w:bidi="ar-SA"/>
        </w:rPr>
        <w:t>Line 80: Include biophysical processes that influenced observations.</w:t>
      </w:r>
    </w:p>
    <w:p w14:paraId="3854E226" w14:textId="0E7638E8" w:rsidR="0048670C" w:rsidRPr="00EC2A1C" w:rsidRDefault="0048670C" w:rsidP="0048670C">
      <w:pPr>
        <w:pStyle w:val="PlainText"/>
      </w:pPr>
      <w:r w:rsidRPr="0048670C">
        <w:rPr>
          <w:b/>
          <w:bCs/>
        </w:rPr>
        <w:t>Response:</w:t>
      </w:r>
      <w:r w:rsidR="00EC2A1C">
        <w:rPr>
          <w:b/>
          <w:bCs/>
        </w:rPr>
        <w:t xml:space="preserve"> </w:t>
      </w:r>
      <w:r w:rsidR="00EC2A1C" w:rsidRPr="00EC2A1C">
        <w:rPr>
          <w:color w:val="002060"/>
        </w:rPr>
        <w:t>This information has now been included. This section now reads: “</w:t>
      </w:r>
      <w:r w:rsidR="00EC2A1C" w:rsidRPr="00EC2A1C">
        <w:rPr>
          <w:rFonts w:asciiTheme="minorHAnsi" w:hAnsiTheme="minorHAnsi" w:cstheme="minorHAnsi"/>
          <w:color w:val="002060"/>
        </w:rPr>
        <w:t xml:space="preserve">This is similar to the northeast Atlantic where high zooplankton biomasses and steeper zooplankton size spectrum slopes were found in some but not all inshore regions, most often in the lower salinity, higher chlorophyll </w:t>
      </w:r>
      <w:r w:rsidR="00EC2A1C" w:rsidRPr="00EC2A1C">
        <w:rPr>
          <w:rFonts w:asciiTheme="minorHAnsi" w:hAnsiTheme="minorHAnsi" w:cstheme="minorHAnsi"/>
          <w:i/>
          <w:iCs/>
          <w:color w:val="002060"/>
        </w:rPr>
        <w:t>a</w:t>
      </w:r>
      <w:r w:rsidR="00EC2A1C" w:rsidRPr="00EC2A1C">
        <w:rPr>
          <w:rFonts w:asciiTheme="minorHAnsi" w:hAnsiTheme="minorHAnsi" w:cstheme="minorHAnsi"/>
          <w:color w:val="002060"/>
        </w:rPr>
        <w:t xml:space="preserve"> coastal water, indicating potential effects of freshwater discharge </w:t>
      </w:r>
      <w:r w:rsidR="00EC2A1C" w:rsidRPr="00EC2A1C">
        <w:rPr>
          <w:rFonts w:asciiTheme="minorHAnsi" w:hAnsiTheme="minorHAnsi" w:cstheme="minorHAnsi"/>
          <w:color w:val="002060"/>
        </w:rPr>
        <w:fldChar w:fldCharType="begin"/>
      </w:r>
      <w:r w:rsidR="00EC2A1C" w:rsidRPr="00EC2A1C">
        <w:rPr>
          <w:rFonts w:asciiTheme="minorHAnsi" w:hAnsiTheme="minorHAnsi" w:cstheme="minorHAnsi"/>
          <w:color w:val="002060"/>
        </w:rPr>
        <w:instrText xml:space="preserve"> ADDIN ZOTERO_ITEM CSL_CITATION {"citationID":"4ezbOyAY","properties":{"formattedCitation":"(Sourisseau and Carlotti, 2006; Irigoien {\\i{}et al.}, 2009; Vandromme {\\i{}et al.}, 2014)","plainCitation":"(Sourisseau and Carlotti, 2006; Irigoien et al., 2009; Vandromme et al., 2014)","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chema":"https://github.com/citation-style-language/schema/raw/master/csl-citation.json"} </w:instrText>
      </w:r>
      <w:r w:rsidR="00EC2A1C" w:rsidRPr="00EC2A1C">
        <w:rPr>
          <w:rFonts w:asciiTheme="minorHAnsi" w:hAnsiTheme="minorHAnsi" w:cstheme="minorHAnsi"/>
          <w:color w:val="002060"/>
        </w:rPr>
        <w:fldChar w:fldCharType="separate"/>
      </w:r>
      <w:r w:rsidR="00EC2A1C" w:rsidRPr="00EC2A1C">
        <w:rPr>
          <w:rFonts w:cs="Calibri"/>
          <w:color w:val="002060"/>
        </w:rPr>
        <w:t xml:space="preserve">(Sourisseau and Carlotti, 2006; Irigoien </w:t>
      </w:r>
      <w:r w:rsidR="00EC2A1C" w:rsidRPr="00EC2A1C">
        <w:rPr>
          <w:rFonts w:cs="Calibri"/>
          <w:i/>
          <w:iCs/>
          <w:color w:val="002060"/>
        </w:rPr>
        <w:t>et al.</w:t>
      </w:r>
      <w:r w:rsidR="00EC2A1C" w:rsidRPr="00EC2A1C">
        <w:rPr>
          <w:rFonts w:cs="Calibri"/>
          <w:color w:val="002060"/>
        </w:rPr>
        <w:t xml:space="preserve">, 2009; Vandromme </w:t>
      </w:r>
      <w:r w:rsidR="00EC2A1C" w:rsidRPr="00EC2A1C">
        <w:rPr>
          <w:rFonts w:cs="Calibri"/>
          <w:i/>
          <w:iCs/>
          <w:color w:val="002060"/>
        </w:rPr>
        <w:t>et al.</w:t>
      </w:r>
      <w:r w:rsidR="00EC2A1C" w:rsidRPr="00EC2A1C">
        <w:rPr>
          <w:rFonts w:cs="Calibri"/>
          <w:color w:val="002060"/>
        </w:rPr>
        <w:t>, 2014)</w:t>
      </w:r>
      <w:r w:rsidR="00EC2A1C" w:rsidRPr="00EC2A1C">
        <w:rPr>
          <w:rFonts w:asciiTheme="minorHAnsi" w:hAnsiTheme="minorHAnsi" w:cstheme="minorHAnsi"/>
          <w:color w:val="002060"/>
        </w:rPr>
        <w:fldChar w:fldCharType="end"/>
      </w:r>
      <w:r w:rsidR="00EC2A1C" w:rsidRPr="00EC2A1C">
        <w:rPr>
          <w:rFonts w:asciiTheme="minorHAnsi" w:hAnsiTheme="minorHAnsi" w:cstheme="minorHAnsi"/>
          <w:color w:val="002060"/>
        </w:rPr>
        <w:t>.”</w:t>
      </w:r>
    </w:p>
    <w:p w14:paraId="35A19580" w14:textId="77777777" w:rsidR="0048670C" w:rsidRDefault="0048670C" w:rsidP="0048670C">
      <w:pPr>
        <w:spacing w:after="0"/>
        <w:rPr>
          <w:b/>
          <w:bCs/>
        </w:rPr>
      </w:pPr>
    </w:p>
    <w:p w14:paraId="361624E9" w14:textId="2B74A9C4" w:rsidR="003C4D9D" w:rsidRDefault="00070D89" w:rsidP="0048670C">
      <w:pPr>
        <w:spacing w:after="0"/>
        <w:rPr>
          <w:rFonts w:ascii="Segoe UI" w:hAnsi="Segoe UI" w:cs="Segoe UI"/>
          <w:color w:val="000000"/>
          <w:sz w:val="20"/>
          <w:szCs w:val="20"/>
          <w:lang w:bidi="ar-SA"/>
        </w:rPr>
      </w:pPr>
      <w:r w:rsidRPr="00C212CF">
        <w:rPr>
          <w:b/>
          <w:bCs/>
        </w:rPr>
        <w:t>Comment #</w:t>
      </w:r>
      <w:r>
        <w:rPr>
          <w:b/>
          <w:bCs/>
        </w:rPr>
        <w:t>25</w:t>
      </w:r>
      <w:r w:rsidRPr="00C212CF">
        <w:rPr>
          <w:b/>
          <w:bCs/>
        </w:rPr>
        <w:t>:</w:t>
      </w:r>
      <w:r>
        <w:t xml:space="preserve"> </w:t>
      </w:r>
      <w:r w:rsidR="003C4D9D">
        <w:rPr>
          <w:rFonts w:ascii="Segoe UI" w:hAnsi="Segoe UI" w:cs="Segoe UI"/>
          <w:color w:val="000000"/>
          <w:sz w:val="20"/>
          <w:szCs w:val="20"/>
          <w:lang w:bidi="ar-SA"/>
        </w:rPr>
        <w:t>Line 82: Why is this important? Identify the need for cross-shelf vertically resolved observations of particulates.</w:t>
      </w:r>
    </w:p>
    <w:p w14:paraId="12F12C6A" w14:textId="7F720E20" w:rsidR="0048670C" w:rsidRPr="0089680C" w:rsidRDefault="0048670C" w:rsidP="0048670C">
      <w:pPr>
        <w:pStyle w:val="PlainText"/>
        <w:rPr>
          <w:color w:val="002060"/>
        </w:rPr>
      </w:pPr>
      <w:r w:rsidRPr="0048670C">
        <w:rPr>
          <w:b/>
          <w:bCs/>
        </w:rPr>
        <w:t>Response:</w:t>
      </w:r>
      <w:r w:rsidR="0089680C">
        <w:rPr>
          <w:b/>
          <w:bCs/>
        </w:rPr>
        <w:t xml:space="preserve"> </w:t>
      </w:r>
      <w:r w:rsidR="0089680C" w:rsidRPr="0089680C">
        <w:rPr>
          <w:color w:val="002060"/>
        </w:rPr>
        <w:t xml:space="preserve">This line has been rephrased to highlight the need for cross-shelf vertically resolved observations. The line now reads: “Fewer studies have examined the vertical patterns of zooplankton on continental shelves and this remains a key knowledge gap despite widespread recognition of variation in vertical distributions of zooplankton often attributed to diel vertical migration </w:t>
      </w:r>
      <w:r w:rsidR="0089680C" w:rsidRPr="0089680C">
        <w:rPr>
          <w:color w:val="002060"/>
        </w:rPr>
        <w:fldChar w:fldCharType="begin"/>
      </w:r>
      <w:r w:rsidR="0089680C" w:rsidRPr="0089680C">
        <w:rPr>
          <w:color w:val="002060"/>
        </w:rPr>
        <w:instrText xml:space="preserve"> ADDIN ZOTERO_ITEM CSL_CITATION {"citationID":"oszwNKm0","properties":{"formattedCitation":"(Lampert, 1989)","plainCitation":"(Lampert, 1989)","noteIndex":0},"citationItems":[{"id":2008,"uris":["http://zotero.org/users/local/U6DoygBa/items/9L5IZX54"],"uri":["http://zotero.org/users/local/U6DoygBa/items/9L5IZX54"],"itemData":{"id":2008,"type":"article-journal","container-title":"Functional Ecology","DOI":"10.2307/2389671","ISSN":"0269-8463","issue":"1","note":"publisher: [British Ecological Society, Wiley]","page":"21-27","source":"JSTOR","title":"The Adaptive Significance of Diel Vertical Migration of Zooplankton","volume":"3","author":[{"family":"Lampert","given":"W."}],"issued":{"date-parts":[["1989"]]}}}],"schema":"https://github.com/citation-style-language/schema/raw/master/csl-citation.json"} </w:instrText>
      </w:r>
      <w:r w:rsidR="0089680C" w:rsidRPr="0089680C">
        <w:rPr>
          <w:color w:val="002060"/>
        </w:rPr>
        <w:fldChar w:fldCharType="separate"/>
      </w:r>
      <w:r w:rsidR="0089680C" w:rsidRPr="0089680C">
        <w:rPr>
          <w:color w:val="002060"/>
          <w:lang w:val="en-US"/>
        </w:rPr>
        <w:t>(Lampert, 1989)</w:t>
      </w:r>
      <w:r w:rsidR="0089680C" w:rsidRPr="0089680C">
        <w:rPr>
          <w:color w:val="002060"/>
        </w:rPr>
        <w:fldChar w:fldCharType="end"/>
      </w:r>
      <w:r w:rsidR="0089680C" w:rsidRPr="0089680C">
        <w:rPr>
          <w:color w:val="002060"/>
        </w:rPr>
        <w:t xml:space="preserve">, and the 3-dimensional influences of continental shelf oceanography </w:t>
      </w:r>
      <w:r w:rsidR="0089680C" w:rsidRPr="0089680C">
        <w:rPr>
          <w:color w:val="002060"/>
        </w:rPr>
        <w:fldChar w:fldCharType="begin"/>
      </w:r>
      <w:r w:rsidR="0089680C" w:rsidRPr="0089680C">
        <w:rPr>
          <w:color w:val="002060"/>
        </w:rPr>
        <w:instrText xml:space="preserve"> ADDIN ZOTERO_ITEM CSL_CITATION {"citationID":"i9ZEuRrs","properties":{"formattedCitation":"(Schaeffer {\\i{}et al.}, 2013)","plainCitation":"(Schaeffer et al., 2013)","noteIndex":0},"citationItems":[{"id":164,"uris":["http://zotero.org/users/local/U6DoygBa/items/CNZWYK4B"],"uri":["http://zotero.org/users/local/U6DoygBa/items/CNZWYK4B"],"itemData":{"id":164,"type":"article-journal","container-title":"Journal of Physical Oceanography","DOI":"10.1175/jpo-d-14-0091.1","ISSN":"0022-3670","issue":"10","journalAbbreviation":"J. Phys. Oceanogr.","language":"English","page":"2812-2813","title":"Cross-shelf dynamics in a western boundary current regime: Implications for upwelling","volume":"44","author":[{"family":"Schaeffer","given":"A."},{"family":"Roughan","given":"M."},{"family":"Morris","given":"B. D."}],"issued":{"date-parts":[["2013",10]]}}}],"schema":"https://github.com/citation-style-language/schema/raw/master/csl-citation.json"} </w:instrText>
      </w:r>
      <w:r w:rsidR="0089680C" w:rsidRPr="0089680C">
        <w:rPr>
          <w:color w:val="002060"/>
        </w:rPr>
        <w:fldChar w:fldCharType="separate"/>
      </w:r>
      <w:r w:rsidR="0089680C" w:rsidRPr="0089680C">
        <w:rPr>
          <w:color w:val="002060"/>
          <w:lang w:val="en-US"/>
        </w:rPr>
        <w:t xml:space="preserve">(Schaeffer </w:t>
      </w:r>
      <w:r w:rsidR="0089680C" w:rsidRPr="0089680C">
        <w:rPr>
          <w:i/>
          <w:iCs/>
          <w:color w:val="002060"/>
          <w:lang w:val="en-US"/>
        </w:rPr>
        <w:t>et al.</w:t>
      </w:r>
      <w:r w:rsidR="0089680C" w:rsidRPr="0089680C">
        <w:rPr>
          <w:color w:val="002060"/>
          <w:lang w:val="en-US"/>
        </w:rPr>
        <w:t>, 2013)</w:t>
      </w:r>
      <w:r w:rsidR="0089680C" w:rsidRPr="0089680C">
        <w:rPr>
          <w:color w:val="002060"/>
        </w:rPr>
        <w:fldChar w:fldCharType="end"/>
      </w:r>
      <w:r w:rsidR="0089680C" w:rsidRPr="0089680C">
        <w:rPr>
          <w:color w:val="002060"/>
        </w:rPr>
        <w:t>.”</w:t>
      </w:r>
    </w:p>
    <w:p w14:paraId="74E332B2" w14:textId="77777777" w:rsidR="0048670C" w:rsidRDefault="0048670C" w:rsidP="0048670C">
      <w:pPr>
        <w:spacing w:after="0"/>
        <w:rPr>
          <w:b/>
          <w:bCs/>
        </w:rPr>
      </w:pPr>
    </w:p>
    <w:p w14:paraId="13F8AEBA" w14:textId="49419AFA" w:rsidR="003C4D9D" w:rsidRDefault="00070D89" w:rsidP="0048670C">
      <w:pPr>
        <w:spacing w:after="0"/>
        <w:rPr>
          <w:rFonts w:ascii="Segoe UI" w:hAnsi="Segoe UI" w:cs="Segoe UI"/>
          <w:color w:val="000000"/>
          <w:sz w:val="20"/>
          <w:szCs w:val="20"/>
          <w:lang w:bidi="ar-SA"/>
        </w:rPr>
      </w:pPr>
      <w:r w:rsidRPr="00C212CF">
        <w:rPr>
          <w:b/>
          <w:bCs/>
        </w:rPr>
        <w:t>Comment #</w:t>
      </w:r>
      <w:r>
        <w:rPr>
          <w:b/>
          <w:bCs/>
        </w:rPr>
        <w:t>26</w:t>
      </w:r>
      <w:r w:rsidRPr="00C212CF">
        <w:rPr>
          <w:b/>
          <w:bCs/>
        </w:rPr>
        <w:t>:</w:t>
      </w:r>
      <w:r>
        <w:t xml:space="preserve"> </w:t>
      </w:r>
      <w:r w:rsidR="003C4D9D">
        <w:rPr>
          <w:rFonts w:ascii="Segoe UI" w:hAnsi="Segoe UI" w:cs="Segoe UI"/>
          <w:color w:val="000000"/>
          <w:sz w:val="20"/>
          <w:szCs w:val="20"/>
          <w:lang w:bidi="ar-SA"/>
        </w:rPr>
        <w:t>Line 84: What is it about the thermocline influences the distribution of particles.</w:t>
      </w:r>
    </w:p>
    <w:p w14:paraId="4B1CDA9D" w14:textId="4CF45FBC" w:rsidR="0048670C" w:rsidRPr="00345834" w:rsidRDefault="0048670C" w:rsidP="0048670C">
      <w:pPr>
        <w:pStyle w:val="PlainText"/>
        <w:rPr>
          <w:color w:val="002060"/>
        </w:rPr>
      </w:pPr>
      <w:r w:rsidRPr="0048670C">
        <w:rPr>
          <w:b/>
          <w:bCs/>
        </w:rPr>
        <w:t>Response:</w:t>
      </w:r>
      <w:r w:rsidR="00345834">
        <w:rPr>
          <w:b/>
          <w:bCs/>
        </w:rPr>
        <w:t xml:space="preserve"> </w:t>
      </w:r>
      <w:r w:rsidR="00345834" w:rsidRPr="00345834">
        <w:rPr>
          <w:color w:val="002060"/>
        </w:rPr>
        <w:t>This has been reworded, the thermocline was not attributed to any differences in the original paper and was merely used by the original authors to highlight difference water masses.</w:t>
      </w:r>
    </w:p>
    <w:p w14:paraId="56097D25" w14:textId="042F17D5" w:rsidR="00345834" w:rsidRPr="00345834" w:rsidRDefault="00345834" w:rsidP="0048670C">
      <w:pPr>
        <w:pStyle w:val="PlainText"/>
        <w:rPr>
          <w:color w:val="002060"/>
        </w:rPr>
      </w:pPr>
      <w:r w:rsidRPr="00345834">
        <w:rPr>
          <w:color w:val="002060"/>
        </w:rPr>
        <w:t>The new line is: “</w:t>
      </w:r>
      <w:r w:rsidRPr="00345834">
        <w:rPr>
          <w:rFonts w:asciiTheme="minorHAnsi" w:hAnsiTheme="minorHAnsi" w:cstheme="minorHAnsi"/>
          <w:color w:val="002060"/>
        </w:rPr>
        <w:t xml:space="preserve">During late summer, in the northwest Atlantic, the vertical zooplankton distribution was strongly influenced by water mass with distinct zooplankton communities in the observed warmer and colder water masses </w:t>
      </w:r>
      <w:r w:rsidRPr="00345834">
        <w:rPr>
          <w:rFonts w:asciiTheme="minorHAnsi" w:hAnsiTheme="minorHAnsi" w:cstheme="minorHAnsi"/>
          <w:color w:val="002060"/>
        </w:rPr>
        <w:fldChar w:fldCharType="begin"/>
      </w:r>
      <w:r w:rsidRPr="00345834">
        <w:rPr>
          <w:rFonts w:asciiTheme="minorHAnsi" w:hAnsiTheme="minorHAnsi" w:cstheme="minorHAnsi"/>
          <w:color w:val="002060"/>
        </w:rPr>
        <w:instrText xml:space="preserve"> ADDIN ZOTERO_TEMP </w:instrText>
      </w:r>
      <w:r w:rsidRPr="00345834">
        <w:rPr>
          <w:rFonts w:asciiTheme="minorHAnsi" w:hAnsiTheme="minorHAnsi" w:cstheme="minorHAnsi"/>
          <w:color w:val="002060"/>
        </w:rPr>
        <w:fldChar w:fldCharType="separate"/>
      </w:r>
      <w:r w:rsidRPr="00345834">
        <w:rPr>
          <w:rFonts w:cs="Calibri"/>
          <w:color w:val="002060"/>
        </w:rPr>
        <w:t>(Turner and Dagg, 1983)</w:t>
      </w:r>
      <w:r w:rsidRPr="00345834">
        <w:rPr>
          <w:rFonts w:asciiTheme="minorHAnsi" w:hAnsiTheme="minorHAnsi" w:cstheme="minorHAnsi"/>
          <w:color w:val="002060"/>
        </w:rPr>
        <w:fldChar w:fldCharType="end"/>
      </w:r>
      <w:r w:rsidRPr="00345834">
        <w:rPr>
          <w:rFonts w:asciiTheme="minorHAnsi" w:hAnsiTheme="minorHAnsi" w:cstheme="minorHAnsi"/>
          <w:color w:val="002060"/>
        </w:rPr>
        <w:t>.”</w:t>
      </w:r>
    </w:p>
    <w:p w14:paraId="4980B595" w14:textId="77777777" w:rsidR="0048670C" w:rsidRDefault="0048670C" w:rsidP="0048670C">
      <w:pPr>
        <w:spacing w:after="0"/>
        <w:rPr>
          <w:b/>
          <w:bCs/>
        </w:rPr>
      </w:pPr>
    </w:p>
    <w:p w14:paraId="615B9168" w14:textId="2CFB8DEE" w:rsidR="003C4D9D" w:rsidRDefault="00070D89" w:rsidP="0048670C">
      <w:pPr>
        <w:spacing w:after="0"/>
        <w:rPr>
          <w:rFonts w:ascii="Segoe UI" w:hAnsi="Segoe UI" w:cs="Segoe UI"/>
          <w:color w:val="000000"/>
          <w:sz w:val="20"/>
          <w:szCs w:val="20"/>
          <w:lang w:bidi="ar-SA"/>
        </w:rPr>
      </w:pPr>
      <w:r w:rsidRPr="00C212CF">
        <w:rPr>
          <w:b/>
          <w:bCs/>
        </w:rPr>
        <w:lastRenderedPageBreak/>
        <w:t>Comment #</w:t>
      </w:r>
      <w:r>
        <w:rPr>
          <w:b/>
          <w:bCs/>
        </w:rPr>
        <w:t>27</w:t>
      </w:r>
      <w:r w:rsidRPr="00C212CF">
        <w:rPr>
          <w:b/>
          <w:bCs/>
        </w:rPr>
        <w:t>:</w:t>
      </w:r>
      <w:r>
        <w:t xml:space="preserve"> </w:t>
      </w:r>
      <w:r w:rsidR="003C4D9D">
        <w:rPr>
          <w:rFonts w:ascii="Segoe UI" w:hAnsi="Segoe UI" w:cs="Segoe UI"/>
          <w:color w:val="000000"/>
          <w:sz w:val="20"/>
          <w:szCs w:val="20"/>
          <w:lang w:bidi="ar-SA"/>
        </w:rPr>
        <w:t xml:space="preserve">Line 87: Contents of this paragraph does not lead to this concluding sentence. There is a number of studies that document the effects that oceanography </w:t>
      </w:r>
      <w:proofErr w:type="gramStart"/>
      <w:r w:rsidR="003C4D9D">
        <w:rPr>
          <w:rFonts w:ascii="Segoe UI" w:hAnsi="Segoe UI" w:cs="Segoe UI"/>
          <w:color w:val="000000"/>
          <w:sz w:val="20"/>
          <w:szCs w:val="20"/>
          <w:lang w:bidi="ar-SA"/>
        </w:rPr>
        <w:t>have</w:t>
      </w:r>
      <w:proofErr w:type="gramEnd"/>
      <w:r w:rsidR="003C4D9D">
        <w:rPr>
          <w:rFonts w:ascii="Segoe UI" w:hAnsi="Segoe UI" w:cs="Segoe UI"/>
          <w:color w:val="000000"/>
          <w:sz w:val="20"/>
          <w:szCs w:val="20"/>
          <w:lang w:bidi="ar-SA"/>
        </w:rPr>
        <w:t xml:space="preserve"> on zooplankton/particulate communities.</w:t>
      </w:r>
    </w:p>
    <w:p w14:paraId="69C2F1F6" w14:textId="4247D60D" w:rsidR="0048670C" w:rsidRPr="00345834" w:rsidRDefault="0048670C" w:rsidP="0048670C">
      <w:pPr>
        <w:pStyle w:val="PlainText"/>
        <w:rPr>
          <w:color w:val="002060"/>
        </w:rPr>
      </w:pPr>
      <w:r w:rsidRPr="0048670C">
        <w:rPr>
          <w:b/>
          <w:bCs/>
        </w:rPr>
        <w:t>Response:</w:t>
      </w:r>
      <w:r w:rsidR="00345834">
        <w:rPr>
          <w:b/>
          <w:bCs/>
        </w:rPr>
        <w:t xml:space="preserve"> </w:t>
      </w:r>
      <w:r w:rsidR="00345834" w:rsidRPr="00345834">
        <w:rPr>
          <w:color w:val="002060"/>
        </w:rPr>
        <w:t>This sentence has been rewritten to better reflect the paragraph. It now reads:”</w:t>
      </w:r>
      <w:r w:rsidR="00345834" w:rsidRPr="00345834">
        <w:rPr>
          <w:rFonts w:asciiTheme="minorHAnsi" w:hAnsiTheme="minorHAnsi" w:cstheme="minorHAnsi"/>
          <w:color w:val="002060"/>
        </w:rPr>
        <w:t xml:space="preserve"> As observations of vertical patterns in zooplankton communities on continental shelves remain uncertain in many regions</w:t>
      </w:r>
      <w:ins w:id="180" w:author="Iain Suthers" w:date="2021-04-28T15:09:00Z">
        <w:r w:rsidR="00603B18">
          <w:rPr>
            <w:rFonts w:asciiTheme="minorHAnsi" w:hAnsiTheme="minorHAnsi" w:cstheme="minorHAnsi"/>
            <w:color w:val="002060"/>
          </w:rPr>
          <w:t xml:space="preserve"> of the world</w:t>
        </w:r>
      </w:ins>
      <w:r w:rsidR="00345834" w:rsidRPr="00345834">
        <w:rPr>
          <w:rFonts w:asciiTheme="minorHAnsi" w:hAnsiTheme="minorHAnsi" w:cstheme="minorHAnsi"/>
          <w:color w:val="002060"/>
        </w:rPr>
        <w:t xml:space="preserve">, it is important to </w:t>
      </w:r>
      <w:ins w:id="181" w:author="Iain Suthers" w:date="2021-04-28T15:10:00Z">
        <w:r w:rsidR="00603B18">
          <w:rPr>
            <w:rFonts w:asciiTheme="minorHAnsi" w:hAnsiTheme="minorHAnsi" w:cstheme="minorHAnsi"/>
            <w:color w:val="002060"/>
          </w:rPr>
          <w:t>demonstrate how</w:t>
        </w:r>
      </w:ins>
      <w:del w:id="182" w:author="Iain Suthers" w:date="2021-04-28T15:10:00Z">
        <w:r w:rsidR="00345834" w:rsidRPr="00345834" w:rsidDel="00603B18">
          <w:rPr>
            <w:rFonts w:asciiTheme="minorHAnsi" w:hAnsiTheme="minorHAnsi" w:cstheme="minorHAnsi"/>
            <w:color w:val="002060"/>
          </w:rPr>
          <w:delText>begin to link</w:delText>
        </w:r>
      </w:del>
      <w:r w:rsidR="00345834" w:rsidRPr="00345834">
        <w:rPr>
          <w:rFonts w:asciiTheme="minorHAnsi" w:hAnsiTheme="minorHAnsi" w:cstheme="minorHAnsi"/>
          <w:color w:val="002060"/>
        </w:rPr>
        <w:t xml:space="preserve"> </w:t>
      </w:r>
      <w:del w:id="183" w:author="Iain Suthers" w:date="2021-04-28T15:10:00Z">
        <w:r w:rsidR="00345834" w:rsidRPr="00345834" w:rsidDel="00603B18">
          <w:rPr>
            <w:rFonts w:asciiTheme="minorHAnsi" w:hAnsiTheme="minorHAnsi" w:cstheme="minorHAnsi"/>
            <w:color w:val="002060"/>
          </w:rPr>
          <w:delText xml:space="preserve">with oceanography, particularly </w:delText>
        </w:r>
      </w:del>
      <w:r w:rsidR="00345834" w:rsidRPr="00345834">
        <w:rPr>
          <w:rFonts w:asciiTheme="minorHAnsi" w:hAnsiTheme="minorHAnsi" w:cstheme="minorHAnsi"/>
          <w:color w:val="002060"/>
        </w:rPr>
        <w:t xml:space="preserve">boundary currents </w:t>
      </w:r>
      <w:del w:id="184" w:author="Iain Suthers" w:date="2021-04-28T15:10:00Z">
        <w:r w:rsidR="00345834" w:rsidRPr="00345834" w:rsidDel="00603B18">
          <w:rPr>
            <w:rFonts w:asciiTheme="minorHAnsi" w:hAnsiTheme="minorHAnsi" w:cstheme="minorHAnsi"/>
            <w:color w:val="002060"/>
          </w:rPr>
          <w:delText xml:space="preserve">which </w:delText>
        </w:r>
      </w:del>
      <w:ins w:id="185" w:author="Iain Suthers" w:date="2021-04-28T15:10:00Z">
        <w:r w:rsidR="00603B18">
          <w:rPr>
            <w:rFonts w:asciiTheme="minorHAnsi" w:hAnsiTheme="minorHAnsi" w:cstheme="minorHAnsi"/>
            <w:color w:val="002060"/>
          </w:rPr>
          <w:t>influence</w:t>
        </w:r>
      </w:ins>
      <w:ins w:id="186" w:author="Iain Suthers" w:date="2021-04-28T15:13:00Z">
        <w:r w:rsidR="00603B18">
          <w:rPr>
            <w:rFonts w:asciiTheme="minorHAnsi" w:hAnsiTheme="minorHAnsi" w:cstheme="minorHAnsi"/>
            <w:color w:val="002060"/>
          </w:rPr>
          <w:t xml:space="preserve"> the</w:t>
        </w:r>
      </w:ins>
      <w:del w:id="187" w:author="Iain Suthers" w:date="2021-04-28T15:10:00Z">
        <w:r w:rsidR="00345834" w:rsidRPr="00345834" w:rsidDel="00603B18">
          <w:rPr>
            <w:rFonts w:asciiTheme="minorHAnsi" w:hAnsiTheme="minorHAnsi" w:cstheme="minorHAnsi"/>
            <w:color w:val="002060"/>
          </w:rPr>
          <w:delText xml:space="preserve">often driven </w:delText>
        </w:r>
      </w:del>
      <w:del w:id="188" w:author="Iain Suthers" w:date="2021-04-28T15:12:00Z">
        <w:r w:rsidR="00345834" w:rsidRPr="00345834" w:rsidDel="00603B18">
          <w:rPr>
            <w:rFonts w:asciiTheme="minorHAnsi" w:hAnsiTheme="minorHAnsi" w:cstheme="minorHAnsi"/>
            <w:color w:val="002060"/>
          </w:rPr>
          <w:delText>continental shelf oceanography with</w:delText>
        </w:r>
      </w:del>
      <w:r w:rsidR="00345834" w:rsidRPr="00345834">
        <w:rPr>
          <w:rFonts w:asciiTheme="minorHAnsi" w:hAnsiTheme="minorHAnsi" w:cstheme="minorHAnsi"/>
          <w:color w:val="002060"/>
        </w:rPr>
        <w:t xml:space="preserve"> zooplankton </w:t>
      </w:r>
      <w:ins w:id="189" w:author="Iain Suthers" w:date="2021-04-28T15:14:00Z">
        <w:r w:rsidR="00603B18">
          <w:rPr>
            <w:rFonts w:asciiTheme="minorHAnsi" w:hAnsiTheme="minorHAnsi" w:cstheme="minorHAnsi"/>
            <w:color w:val="002060"/>
          </w:rPr>
          <w:t>community in shallow coastal waters</w:t>
        </w:r>
      </w:ins>
      <w:del w:id="190" w:author="Iain Suthers" w:date="2021-04-28T15:13:00Z">
        <w:r w:rsidR="00345834" w:rsidRPr="00345834" w:rsidDel="00603B18">
          <w:rPr>
            <w:rFonts w:asciiTheme="minorHAnsi" w:hAnsiTheme="minorHAnsi" w:cstheme="minorHAnsi"/>
            <w:color w:val="002060"/>
          </w:rPr>
          <w:delText>community observations</w:delText>
        </w:r>
      </w:del>
      <w:r w:rsidR="00345834" w:rsidRPr="00345834">
        <w:rPr>
          <w:rFonts w:asciiTheme="minorHAnsi" w:hAnsiTheme="minorHAnsi" w:cstheme="minorHAnsi"/>
          <w:color w:val="002060"/>
        </w:rPr>
        <w:t>.”</w:t>
      </w:r>
    </w:p>
    <w:p w14:paraId="2857D139" w14:textId="77777777" w:rsidR="0048670C" w:rsidRDefault="0048670C" w:rsidP="0048670C">
      <w:pPr>
        <w:autoSpaceDE w:val="0"/>
        <w:autoSpaceDN w:val="0"/>
        <w:adjustRightInd w:val="0"/>
        <w:spacing w:after="0" w:line="240" w:lineRule="auto"/>
        <w:rPr>
          <w:b/>
          <w:bCs/>
        </w:rPr>
      </w:pPr>
    </w:p>
    <w:p w14:paraId="6839A1CE" w14:textId="76C96C97" w:rsidR="003C4D9D"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28</w:t>
      </w:r>
      <w:r w:rsidRPr="00C212CF">
        <w:rPr>
          <w:b/>
          <w:bCs/>
        </w:rPr>
        <w:t>:</w:t>
      </w:r>
      <w:r>
        <w:t xml:space="preserve"> </w:t>
      </w:r>
      <w:r w:rsidR="003C4D9D">
        <w:rPr>
          <w:rFonts w:ascii="Segoe UI" w:hAnsi="Segoe UI" w:cs="Segoe UI"/>
          <w:color w:val="000000"/>
          <w:sz w:val="20"/>
          <w:szCs w:val="20"/>
          <w:lang w:bidi="ar-SA"/>
        </w:rPr>
        <w:t>Line 90: The following two paragraphs should come earlier on as they are the primary mechanisms (</w:t>
      </w:r>
      <w:proofErr w:type="gramStart"/>
      <w:r w:rsidR="003C4D9D">
        <w:rPr>
          <w:rFonts w:ascii="Segoe UI" w:hAnsi="Segoe UI" w:cs="Segoe UI"/>
          <w:color w:val="000000"/>
          <w:sz w:val="20"/>
          <w:szCs w:val="20"/>
          <w:lang w:bidi="ar-SA"/>
        </w:rPr>
        <w:t>bottom up</w:t>
      </w:r>
      <w:proofErr w:type="gramEnd"/>
      <w:r w:rsidR="003C4D9D">
        <w:rPr>
          <w:rFonts w:ascii="Segoe UI" w:hAnsi="Segoe UI" w:cs="Segoe UI"/>
          <w:color w:val="000000"/>
          <w:sz w:val="20"/>
          <w:szCs w:val="20"/>
          <w:lang w:bidi="ar-SA"/>
        </w:rPr>
        <w:t xml:space="preserve"> drivers) of shelf ecosystem productivity.  Add context of:</w:t>
      </w:r>
    </w:p>
    <w:p w14:paraId="06014FE7" w14:textId="77777777" w:rsidR="003C4D9D" w:rsidRDefault="003C4D9D" w:rsidP="0048670C">
      <w:pPr>
        <w:autoSpaceDE w:val="0"/>
        <w:autoSpaceDN w:val="0"/>
        <w:adjustRightInd w:val="0"/>
        <w:spacing w:after="0" w:line="240" w:lineRule="auto"/>
        <w:rPr>
          <w:rFonts w:ascii="Segoe UI" w:hAnsi="Segoe UI" w:cs="Segoe UI"/>
          <w:color w:val="000000"/>
          <w:sz w:val="20"/>
          <w:szCs w:val="20"/>
          <w:lang w:bidi="ar-SA"/>
        </w:rPr>
      </w:pPr>
      <w:r>
        <w:rPr>
          <w:rFonts w:ascii="Segoe UI" w:hAnsi="Segoe UI" w:cs="Segoe UI"/>
          <w:color w:val="000000"/>
          <w:sz w:val="20"/>
          <w:szCs w:val="20"/>
          <w:lang w:bidi="ar-SA"/>
        </w:rPr>
        <w:t>- physical properties (flooding/upwelling/downwelling/ekman/fronts/uplift/temp/sal/ect)</w:t>
      </w:r>
    </w:p>
    <w:p w14:paraId="7B631241" w14:textId="77777777" w:rsidR="003C4D9D" w:rsidRDefault="003C4D9D" w:rsidP="0048670C">
      <w:pPr>
        <w:autoSpaceDE w:val="0"/>
        <w:autoSpaceDN w:val="0"/>
        <w:adjustRightInd w:val="0"/>
        <w:spacing w:after="0" w:line="240" w:lineRule="auto"/>
        <w:rPr>
          <w:rFonts w:ascii="Segoe UI" w:hAnsi="Segoe UI" w:cs="Segoe UI"/>
          <w:color w:val="000000"/>
          <w:sz w:val="20"/>
          <w:szCs w:val="20"/>
          <w:lang w:bidi="ar-SA"/>
        </w:rPr>
      </w:pPr>
      <w:r>
        <w:rPr>
          <w:rFonts w:ascii="Segoe UI" w:hAnsi="Segoe UI" w:cs="Segoe UI"/>
          <w:color w:val="000000"/>
          <w:sz w:val="20"/>
          <w:szCs w:val="20"/>
          <w:lang w:bidi="ar-SA"/>
        </w:rPr>
        <w:t xml:space="preserve">- nutrients </w:t>
      </w:r>
    </w:p>
    <w:p w14:paraId="22C03071" w14:textId="77777777" w:rsidR="003C4D9D" w:rsidRDefault="003C4D9D" w:rsidP="0048670C">
      <w:pPr>
        <w:autoSpaceDE w:val="0"/>
        <w:autoSpaceDN w:val="0"/>
        <w:adjustRightInd w:val="0"/>
        <w:spacing w:after="0" w:line="240" w:lineRule="auto"/>
        <w:rPr>
          <w:rFonts w:ascii="Segoe UI" w:hAnsi="Segoe UI" w:cs="Segoe UI"/>
          <w:color w:val="000000"/>
          <w:sz w:val="20"/>
          <w:szCs w:val="20"/>
          <w:lang w:bidi="ar-SA"/>
        </w:rPr>
      </w:pPr>
      <w:r>
        <w:rPr>
          <w:rFonts w:ascii="Segoe UI" w:hAnsi="Segoe UI" w:cs="Segoe UI"/>
          <w:color w:val="000000"/>
          <w:sz w:val="20"/>
          <w:szCs w:val="20"/>
          <w:lang w:bidi="ar-SA"/>
        </w:rPr>
        <w:t>- aggregation</w:t>
      </w:r>
    </w:p>
    <w:p w14:paraId="4C022EA1" w14:textId="22F5BF19" w:rsidR="0048670C" w:rsidRPr="0048670C" w:rsidRDefault="0048670C" w:rsidP="0048670C">
      <w:pPr>
        <w:pStyle w:val="PlainText"/>
        <w:rPr>
          <w:b/>
          <w:bCs/>
        </w:rPr>
      </w:pPr>
      <w:r w:rsidRPr="00345834">
        <w:rPr>
          <w:b/>
          <w:bCs/>
          <w:highlight w:val="yellow"/>
        </w:rPr>
        <w:t>Response:</w:t>
      </w:r>
      <w:r w:rsidR="0092459F">
        <w:rPr>
          <w:b/>
          <w:bCs/>
        </w:rPr>
        <w:t xml:space="preserve"> </w:t>
      </w:r>
      <w:r w:rsidR="0092459F" w:rsidRPr="0092459F">
        <w:rPr>
          <w:b/>
          <w:bCs/>
          <w:highlight w:val="cyan"/>
        </w:rPr>
        <w:t xml:space="preserve">Iain </w:t>
      </w:r>
      <w:proofErr w:type="gramStart"/>
      <w:r w:rsidR="0092459F" w:rsidRPr="0092459F">
        <w:rPr>
          <w:b/>
          <w:bCs/>
          <w:highlight w:val="cyan"/>
        </w:rPr>
        <w:t>similar to</w:t>
      </w:r>
      <w:proofErr w:type="gramEnd"/>
      <w:r w:rsidR="0092459F" w:rsidRPr="0092459F">
        <w:rPr>
          <w:b/>
          <w:bCs/>
          <w:highlight w:val="cyan"/>
        </w:rPr>
        <w:t xml:space="preserve"> comment #4</w:t>
      </w:r>
    </w:p>
    <w:p w14:paraId="21663214" w14:textId="279E9F83" w:rsidR="003C4D9D" w:rsidRDefault="003C4D9D" w:rsidP="0048670C">
      <w:pPr>
        <w:spacing w:after="0"/>
        <w:rPr>
          <w:ins w:id="191" w:author="Iain Suthers" w:date="2021-04-18T22:03:00Z"/>
        </w:rPr>
      </w:pPr>
    </w:p>
    <w:p w14:paraId="0B5A257B" w14:textId="1C5C9EB3" w:rsidR="001E30B9" w:rsidRDefault="001E30B9" w:rsidP="0048670C">
      <w:pPr>
        <w:spacing w:after="0"/>
        <w:rPr>
          <w:ins w:id="192" w:author="Iain Suthers" w:date="2021-04-18T22:03:00Z"/>
        </w:rPr>
      </w:pPr>
    </w:p>
    <w:p w14:paraId="284109A7" w14:textId="621C103A" w:rsidR="001E30B9" w:rsidRDefault="001E30B9" w:rsidP="0048670C">
      <w:pPr>
        <w:spacing w:after="0"/>
        <w:rPr>
          <w:ins w:id="193" w:author="Iain Suthers" w:date="2021-04-18T22:03:00Z"/>
        </w:rPr>
      </w:pPr>
    </w:p>
    <w:p w14:paraId="69A762A0" w14:textId="557F80FF" w:rsidR="001E30B9" w:rsidRDefault="001E30B9" w:rsidP="0048670C">
      <w:pPr>
        <w:spacing w:after="0"/>
        <w:rPr>
          <w:ins w:id="194" w:author="Iain Suthers" w:date="2021-04-18T22:03:00Z"/>
        </w:rPr>
      </w:pPr>
    </w:p>
    <w:p w14:paraId="17848D8E" w14:textId="77777777" w:rsidR="001E30B9" w:rsidRDefault="001E30B9" w:rsidP="0048670C">
      <w:pPr>
        <w:spacing w:after="0"/>
      </w:pPr>
    </w:p>
    <w:p w14:paraId="69293A0D" w14:textId="431C67EA" w:rsidR="003C4D9D" w:rsidRDefault="00070D89" w:rsidP="0048670C">
      <w:pPr>
        <w:spacing w:after="0"/>
      </w:pPr>
      <w:r w:rsidRPr="00C212CF">
        <w:rPr>
          <w:b/>
          <w:bCs/>
        </w:rPr>
        <w:t>Comment #</w:t>
      </w:r>
      <w:r>
        <w:rPr>
          <w:b/>
          <w:bCs/>
        </w:rPr>
        <w:t>29</w:t>
      </w:r>
      <w:r w:rsidRPr="00C212CF">
        <w:rPr>
          <w:b/>
          <w:bCs/>
        </w:rPr>
        <w:t>:</w:t>
      </w:r>
      <w:r>
        <w:t xml:space="preserve"> </w:t>
      </w:r>
      <w:r w:rsidR="003C4D9D">
        <w:t>Line 98: Need to present this supporting information.</w:t>
      </w:r>
    </w:p>
    <w:p w14:paraId="0AC3B5CD" w14:textId="48DF1D0B" w:rsidR="0048670C" w:rsidRPr="0048670C" w:rsidRDefault="0048670C" w:rsidP="0048670C">
      <w:pPr>
        <w:pStyle w:val="PlainText"/>
        <w:rPr>
          <w:b/>
          <w:bCs/>
        </w:rPr>
      </w:pPr>
      <w:r w:rsidRPr="0048670C">
        <w:rPr>
          <w:b/>
          <w:bCs/>
        </w:rPr>
        <w:t>Response:</w:t>
      </w:r>
      <w:r w:rsidR="00166C15">
        <w:rPr>
          <w:b/>
          <w:bCs/>
        </w:rPr>
        <w:t xml:space="preserve"> </w:t>
      </w:r>
      <w:r w:rsidR="00166C15" w:rsidRPr="00166C15">
        <w:rPr>
          <w:color w:val="002060"/>
        </w:rPr>
        <w:t>This is now supported by reference</w:t>
      </w:r>
      <w:r w:rsidR="00271CF3">
        <w:rPr>
          <w:color w:val="002060"/>
        </w:rPr>
        <w:t>s</w:t>
      </w:r>
      <w:r w:rsidR="00166C15" w:rsidRPr="00166C15">
        <w:rPr>
          <w:color w:val="002060"/>
        </w:rPr>
        <w:t xml:space="preserve"> to</w:t>
      </w:r>
      <w:r w:rsidR="00271CF3">
        <w:rPr>
          <w:color w:val="002060"/>
        </w:rPr>
        <w:t xml:space="preserve"> Schaeffer et al (2013),</w:t>
      </w:r>
      <w:r w:rsidR="00166C15" w:rsidRPr="00166C15">
        <w:rPr>
          <w:color w:val="002060"/>
        </w:rPr>
        <w:t xml:space="preserve"> Everett et al (2014)</w:t>
      </w:r>
      <w:r w:rsidR="00271CF3">
        <w:rPr>
          <w:color w:val="002060"/>
        </w:rPr>
        <w:t xml:space="preserve"> and </w:t>
      </w:r>
      <w:proofErr w:type="spellStart"/>
      <w:r w:rsidR="00271CF3">
        <w:rPr>
          <w:color w:val="002060"/>
        </w:rPr>
        <w:t>Kobari</w:t>
      </w:r>
      <w:proofErr w:type="spellEnd"/>
      <w:r w:rsidR="00271CF3">
        <w:rPr>
          <w:color w:val="002060"/>
        </w:rPr>
        <w:t xml:space="preserve"> et al (2018)</w:t>
      </w:r>
      <w:r w:rsidR="00166C15" w:rsidRPr="00166C15">
        <w:rPr>
          <w:color w:val="002060"/>
        </w:rPr>
        <w:t>.</w:t>
      </w:r>
    </w:p>
    <w:p w14:paraId="676834D8" w14:textId="77777777" w:rsidR="0048670C" w:rsidRDefault="0048670C" w:rsidP="0048670C">
      <w:pPr>
        <w:spacing w:after="0"/>
        <w:rPr>
          <w:b/>
          <w:bCs/>
        </w:rPr>
      </w:pPr>
    </w:p>
    <w:p w14:paraId="659913B9" w14:textId="11222EC0" w:rsidR="003C4D9D" w:rsidRDefault="00070D89" w:rsidP="0048670C">
      <w:pPr>
        <w:spacing w:after="0"/>
        <w:rPr>
          <w:rFonts w:ascii="Segoe UI" w:hAnsi="Segoe UI" w:cs="Segoe UI"/>
          <w:color w:val="000000"/>
          <w:sz w:val="20"/>
          <w:szCs w:val="20"/>
          <w:lang w:bidi="ar-SA"/>
        </w:rPr>
      </w:pPr>
      <w:r w:rsidRPr="00C212CF">
        <w:rPr>
          <w:b/>
          <w:bCs/>
        </w:rPr>
        <w:t>Comment #</w:t>
      </w:r>
      <w:r>
        <w:rPr>
          <w:b/>
          <w:bCs/>
        </w:rPr>
        <w:t>30</w:t>
      </w:r>
      <w:r w:rsidRPr="00C212CF">
        <w:rPr>
          <w:b/>
          <w:bCs/>
        </w:rPr>
        <w:t>:</w:t>
      </w:r>
      <w:r>
        <w:t xml:space="preserve"> </w:t>
      </w:r>
      <w:r w:rsidR="003C4D9D">
        <w:t xml:space="preserve">Line 103: </w:t>
      </w:r>
      <w:r w:rsidR="003C4D9D">
        <w:rPr>
          <w:rFonts w:ascii="Segoe UI" w:hAnsi="Segoe UI" w:cs="Segoe UI"/>
          <w:color w:val="000000"/>
          <w:sz w:val="20"/>
          <w:szCs w:val="20"/>
          <w:lang w:bidi="ar-SA"/>
        </w:rPr>
        <w:t>rephrase paragraph - along shelf flows are the primary mechanisms responsible for cross shelf flow dynamics.</w:t>
      </w:r>
    </w:p>
    <w:p w14:paraId="23C02C0B" w14:textId="77777777" w:rsidR="0048670C" w:rsidRPr="0048670C" w:rsidRDefault="0048670C" w:rsidP="0048670C">
      <w:pPr>
        <w:pStyle w:val="PlainText"/>
        <w:rPr>
          <w:b/>
          <w:bCs/>
        </w:rPr>
      </w:pPr>
      <w:r w:rsidRPr="0048670C">
        <w:rPr>
          <w:b/>
          <w:bCs/>
        </w:rPr>
        <w:t>Response:</w:t>
      </w:r>
    </w:p>
    <w:p w14:paraId="5C44F6F0" w14:textId="77777777" w:rsidR="0048670C" w:rsidRDefault="0048670C" w:rsidP="0048670C">
      <w:pPr>
        <w:autoSpaceDE w:val="0"/>
        <w:autoSpaceDN w:val="0"/>
        <w:adjustRightInd w:val="0"/>
        <w:spacing w:after="0" w:line="240" w:lineRule="auto"/>
        <w:rPr>
          <w:b/>
          <w:bCs/>
        </w:rPr>
      </w:pPr>
    </w:p>
    <w:p w14:paraId="3AC55107" w14:textId="1E667937" w:rsidR="000A6176" w:rsidRDefault="00070D89" w:rsidP="0048670C">
      <w:pPr>
        <w:autoSpaceDE w:val="0"/>
        <w:autoSpaceDN w:val="0"/>
        <w:adjustRightInd w:val="0"/>
        <w:spacing w:after="0" w:line="240" w:lineRule="auto"/>
        <w:rPr>
          <w:rFonts w:ascii="Segoe UI" w:hAnsi="Segoe UI" w:cs="Segoe UI"/>
          <w:color w:val="000000"/>
          <w:sz w:val="20"/>
          <w:szCs w:val="20"/>
          <w:lang w:bidi="ar-SA"/>
        </w:rPr>
      </w:pPr>
      <w:bookmarkStart w:id="195" w:name="_Hlk68868918"/>
      <w:r w:rsidRPr="00C212CF">
        <w:rPr>
          <w:b/>
          <w:bCs/>
        </w:rPr>
        <w:t>Comment #</w:t>
      </w:r>
      <w:r>
        <w:rPr>
          <w:b/>
          <w:bCs/>
        </w:rPr>
        <w:t>3</w:t>
      </w:r>
      <w:r w:rsidRPr="00C212CF">
        <w:rPr>
          <w:b/>
          <w:bCs/>
        </w:rPr>
        <w:t>1:</w:t>
      </w:r>
      <w:r>
        <w:t xml:space="preserve"> </w:t>
      </w:r>
      <w:r w:rsidR="000A6176">
        <w:rPr>
          <w:rFonts w:ascii="Segoe UI" w:hAnsi="Segoe UI" w:cs="Segoe UI"/>
          <w:color w:val="000000"/>
          <w:sz w:val="20"/>
          <w:szCs w:val="20"/>
          <w:lang w:bidi="ar-SA"/>
        </w:rPr>
        <w:t>Line 128 (Methods):</w:t>
      </w:r>
      <w:r w:rsidR="000A6176" w:rsidRPr="000A6176">
        <w:rPr>
          <w:rFonts w:ascii="Segoe UI" w:hAnsi="Segoe UI" w:cs="Segoe UI"/>
          <w:color w:val="000000"/>
          <w:sz w:val="20"/>
          <w:szCs w:val="20"/>
          <w:lang w:bidi="ar-SA"/>
        </w:rPr>
        <w:t xml:space="preserve"> </w:t>
      </w:r>
      <w:r w:rsidR="000A6176">
        <w:rPr>
          <w:rFonts w:ascii="Segoe UI" w:hAnsi="Segoe UI" w:cs="Segoe UI"/>
          <w:color w:val="000000"/>
          <w:sz w:val="20"/>
          <w:szCs w:val="20"/>
          <w:lang w:bidi="ar-SA"/>
        </w:rPr>
        <w:t>Restructure to describe:</w:t>
      </w:r>
    </w:p>
    <w:p w14:paraId="14295637" w14:textId="77777777" w:rsidR="000A6176" w:rsidRDefault="000A6176" w:rsidP="0048670C">
      <w:pPr>
        <w:pStyle w:val="ListParagraph"/>
        <w:numPr>
          <w:ilvl w:val="0"/>
          <w:numId w:val="1"/>
        </w:numPr>
        <w:autoSpaceDE w:val="0"/>
        <w:autoSpaceDN w:val="0"/>
        <w:adjustRightInd w:val="0"/>
        <w:spacing w:after="0" w:line="240" w:lineRule="auto"/>
        <w:rPr>
          <w:rFonts w:ascii="Segoe UI" w:hAnsi="Segoe UI" w:cs="Segoe UI"/>
          <w:color w:val="000000"/>
          <w:sz w:val="20"/>
          <w:szCs w:val="20"/>
          <w:lang w:bidi="ar-SA"/>
        </w:rPr>
      </w:pPr>
      <w:r w:rsidRPr="000A6176">
        <w:rPr>
          <w:rFonts w:ascii="Segoe UI" w:hAnsi="Segoe UI" w:cs="Segoe UI"/>
          <w:color w:val="000000"/>
          <w:sz w:val="20"/>
          <w:szCs w:val="20"/>
          <w:lang w:bidi="ar-SA"/>
        </w:rPr>
        <w:t>context of the voyage in relation to seasonal variation in oceanography</w:t>
      </w:r>
    </w:p>
    <w:p w14:paraId="6AE6CD9F" w14:textId="77777777" w:rsidR="000A6176" w:rsidRDefault="000A6176" w:rsidP="0048670C">
      <w:pPr>
        <w:pStyle w:val="ListParagraph"/>
        <w:numPr>
          <w:ilvl w:val="0"/>
          <w:numId w:val="1"/>
        </w:numPr>
        <w:autoSpaceDE w:val="0"/>
        <w:autoSpaceDN w:val="0"/>
        <w:adjustRightInd w:val="0"/>
        <w:spacing w:after="0" w:line="240" w:lineRule="auto"/>
        <w:rPr>
          <w:rFonts w:ascii="Segoe UI" w:hAnsi="Segoe UI" w:cs="Segoe UI"/>
          <w:color w:val="000000"/>
          <w:sz w:val="20"/>
          <w:szCs w:val="20"/>
          <w:lang w:bidi="ar-SA"/>
        </w:rPr>
      </w:pPr>
      <w:r w:rsidRPr="000A6176">
        <w:rPr>
          <w:rFonts w:ascii="Segoe UI" w:hAnsi="Segoe UI" w:cs="Segoe UI"/>
          <w:color w:val="000000"/>
          <w:sz w:val="20"/>
          <w:szCs w:val="20"/>
          <w:lang w:bidi="ar-SA"/>
        </w:rPr>
        <w:t xml:space="preserve">Characterise the seasonal variation in EAC dynamics in area of interest (SSH, SST, velocity, </w:t>
      </w:r>
      <w:proofErr w:type="spellStart"/>
      <w:r w:rsidRPr="000A6176">
        <w:rPr>
          <w:rFonts w:ascii="Segoe UI" w:hAnsi="Segoe UI" w:cs="Segoe UI"/>
          <w:color w:val="000000"/>
          <w:sz w:val="20"/>
          <w:szCs w:val="20"/>
          <w:lang w:bidi="ar-SA"/>
        </w:rPr>
        <w:t>chl</w:t>
      </w:r>
      <w:proofErr w:type="spellEnd"/>
      <w:r w:rsidRPr="000A6176">
        <w:rPr>
          <w:rFonts w:ascii="Segoe UI" w:hAnsi="Segoe UI" w:cs="Segoe UI"/>
          <w:color w:val="000000"/>
          <w:sz w:val="20"/>
          <w:szCs w:val="20"/>
          <w:lang w:bidi="ar-SA"/>
        </w:rPr>
        <w:t xml:space="preserve"> a) (Is there any data from IMOS moorings that be used w sat data to do </w:t>
      </w:r>
      <w:proofErr w:type="gramStart"/>
      <w:r w:rsidRPr="000A6176">
        <w:rPr>
          <w:rFonts w:ascii="Segoe UI" w:hAnsi="Segoe UI" w:cs="Segoe UI"/>
          <w:color w:val="000000"/>
          <w:sz w:val="20"/>
          <w:szCs w:val="20"/>
          <w:lang w:bidi="ar-SA"/>
        </w:rPr>
        <w:t>this ?</w:t>
      </w:r>
      <w:proofErr w:type="gramEnd"/>
      <w:r w:rsidRPr="000A6176">
        <w:rPr>
          <w:rFonts w:ascii="Segoe UI" w:hAnsi="Segoe UI" w:cs="Segoe UI"/>
          <w:color w:val="000000"/>
          <w:sz w:val="20"/>
          <w:szCs w:val="20"/>
          <w:lang w:bidi="ar-SA"/>
        </w:rPr>
        <w:t>)</w:t>
      </w:r>
    </w:p>
    <w:p w14:paraId="0B24C355" w14:textId="77777777" w:rsidR="000A6176" w:rsidRDefault="000A6176" w:rsidP="0048670C">
      <w:pPr>
        <w:pStyle w:val="ListParagraph"/>
        <w:numPr>
          <w:ilvl w:val="0"/>
          <w:numId w:val="1"/>
        </w:numPr>
        <w:autoSpaceDE w:val="0"/>
        <w:autoSpaceDN w:val="0"/>
        <w:adjustRightInd w:val="0"/>
        <w:spacing w:after="0" w:line="240" w:lineRule="auto"/>
        <w:rPr>
          <w:rFonts w:ascii="Segoe UI" w:hAnsi="Segoe UI" w:cs="Segoe UI"/>
          <w:color w:val="000000"/>
          <w:sz w:val="20"/>
          <w:szCs w:val="20"/>
          <w:lang w:bidi="ar-SA"/>
        </w:rPr>
      </w:pPr>
      <w:r w:rsidRPr="000A6176">
        <w:rPr>
          <w:rFonts w:ascii="Segoe UI" w:hAnsi="Segoe UI" w:cs="Segoe UI"/>
          <w:color w:val="000000"/>
          <w:sz w:val="20"/>
          <w:szCs w:val="20"/>
          <w:lang w:bidi="ar-SA"/>
        </w:rPr>
        <w:t xml:space="preserve">Observed vertically resolved cross shelf plots of temperature, salinity, nutrients, </w:t>
      </w:r>
      <w:proofErr w:type="spellStart"/>
      <w:r w:rsidRPr="000A6176">
        <w:rPr>
          <w:rFonts w:ascii="Segoe UI" w:hAnsi="Segoe UI" w:cs="Segoe UI"/>
          <w:color w:val="000000"/>
          <w:sz w:val="20"/>
          <w:szCs w:val="20"/>
          <w:lang w:bidi="ar-SA"/>
        </w:rPr>
        <w:t>chl</w:t>
      </w:r>
      <w:proofErr w:type="spellEnd"/>
      <w:r w:rsidRPr="000A6176">
        <w:rPr>
          <w:rFonts w:ascii="Segoe UI" w:hAnsi="Segoe UI" w:cs="Segoe UI"/>
          <w:color w:val="000000"/>
          <w:sz w:val="20"/>
          <w:szCs w:val="20"/>
          <w:lang w:bidi="ar-SA"/>
        </w:rPr>
        <w:t xml:space="preserve"> a/fluorescence, particulates/</w:t>
      </w:r>
      <w:proofErr w:type="gramStart"/>
      <w:r w:rsidRPr="000A6176">
        <w:rPr>
          <w:rFonts w:ascii="Segoe UI" w:hAnsi="Segoe UI" w:cs="Segoe UI"/>
          <w:color w:val="000000"/>
          <w:sz w:val="20"/>
          <w:szCs w:val="20"/>
          <w:lang w:bidi="ar-SA"/>
        </w:rPr>
        <w:t>zooplankton</w:t>
      </w:r>
      <w:proofErr w:type="gramEnd"/>
      <w:r w:rsidRPr="000A6176">
        <w:rPr>
          <w:rFonts w:ascii="Segoe UI" w:hAnsi="Segoe UI" w:cs="Segoe UI"/>
          <w:color w:val="000000"/>
          <w:sz w:val="20"/>
          <w:szCs w:val="20"/>
          <w:lang w:bidi="ar-SA"/>
        </w:rPr>
        <w:t xml:space="preserve"> </w:t>
      </w:r>
    </w:p>
    <w:p w14:paraId="67436623" w14:textId="5A65B6DB" w:rsidR="000A6176" w:rsidRPr="000A6176" w:rsidRDefault="000A6176" w:rsidP="0048670C">
      <w:pPr>
        <w:pStyle w:val="ListParagraph"/>
        <w:numPr>
          <w:ilvl w:val="0"/>
          <w:numId w:val="1"/>
        </w:numPr>
        <w:autoSpaceDE w:val="0"/>
        <w:autoSpaceDN w:val="0"/>
        <w:adjustRightInd w:val="0"/>
        <w:spacing w:after="0" w:line="240" w:lineRule="auto"/>
        <w:rPr>
          <w:rFonts w:ascii="Segoe UI" w:hAnsi="Segoe UI" w:cs="Segoe UI"/>
          <w:color w:val="000000"/>
          <w:sz w:val="20"/>
          <w:szCs w:val="20"/>
          <w:lang w:bidi="ar-SA"/>
        </w:rPr>
      </w:pPr>
      <w:r w:rsidRPr="000A6176">
        <w:rPr>
          <w:rFonts w:ascii="Segoe UI" w:hAnsi="Segoe UI" w:cs="Segoe UI"/>
          <w:color w:val="000000"/>
          <w:sz w:val="20"/>
          <w:szCs w:val="20"/>
          <w:lang w:bidi="ar-SA"/>
        </w:rPr>
        <w:t>Actual zooplankton samples for community composition information would help verify cross shelf plots (are the RMT samples available)?</w:t>
      </w:r>
    </w:p>
    <w:bookmarkEnd w:id="195"/>
    <w:p w14:paraId="5CC24BB9" w14:textId="51BD42E1" w:rsidR="0048670C" w:rsidRDefault="0048670C" w:rsidP="0048670C">
      <w:pPr>
        <w:pStyle w:val="PlainText"/>
        <w:rPr>
          <w:b/>
          <w:bCs/>
        </w:rPr>
      </w:pPr>
      <w:r w:rsidRPr="0048670C">
        <w:rPr>
          <w:b/>
          <w:bCs/>
        </w:rPr>
        <w:t>Response:</w:t>
      </w:r>
      <w:r w:rsidR="00E14F40">
        <w:rPr>
          <w:b/>
          <w:bCs/>
        </w:rPr>
        <w:t xml:space="preserve"> </w:t>
      </w:r>
      <w:r w:rsidR="00E14F40" w:rsidRPr="00E14F40">
        <w:rPr>
          <w:b/>
          <w:bCs/>
          <w:highlight w:val="green"/>
        </w:rPr>
        <w:t>AMANDINE</w:t>
      </w:r>
      <w:r w:rsidR="00E14F40">
        <w:rPr>
          <w:b/>
          <w:bCs/>
        </w:rPr>
        <w:t xml:space="preserve"> – Please add a paragraph about the EAC </w:t>
      </w:r>
      <w:r w:rsidR="0092459F">
        <w:rPr>
          <w:b/>
          <w:bCs/>
        </w:rPr>
        <w:t>seasonality</w:t>
      </w:r>
      <w:r w:rsidR="00E14F40">
        <w:rPr>
          <w:b/>
          <w:bCs/>
        </w:rPr>
        <w:t>.</w:t>
      </w:r>
    </w:p>
    <w:p w14:paraId="3895D4BB" w14:textId="6F7EDDB3" w:rsidR="00E14F40" w:rsidRDefault="00E14F40" w:rsidP="0048670C">
      <w:pPr>
        <w:pStyle w:val="PlainText"/>
        <w:rPr>
          <w:b/>
          <w:bCs/>
        </w:rPr>
      </w:pPr>
      <w:r>
        <w:rPr>
          <w:b/>
          <w:bCs/>
        </w:rPr>
        <w:t xml:space="preserve">Cross shelf plots from the study will be in </w:t>
      </w:r>
      <w:proofErr w:type="gramStart"/>
      <w:r>
        <w:rPr>
          <w:b/>
          <w:bCs/>
        </w:rPr>
        <w:t>supplementary</w:t>
      </w:r>
      <w:proofErr w:type="gramEnd"/>
    </w:p>
    <w:p w14:paraId="710C0094" w14:textId="7837DE0F" w:rsidR="00E14F40" w:rsidRPr="0048670C" w:rsidRDefault="00E14F40" w:rsidP="0048670C">
      <w:pPr>
        <w:pStyle w:val="PlainText"/>
        <w:rPr>
          <w:b/>
          <w:bCs/>
        </w:rPr>
      </w:pPr>
      <w:r>
        <w:rPr>
          <w:b/>
          <w:bCs/>
        </w:rPr>
        <w:t>RMT sample not available.</w:t>
      </w:r>
    </w:p>
    <w:p w14:paraId="089EF04A" w14:textId="1C664A34" w:rsidR="000A6176" w:rsidRDefault="000A6176" w:rsidP="0048670C">
      <w:pPr>
        <w:spacing w:after="0"/>
        <w:rPr>
          <w:rFonts w:ascii="Segoe UI" w:hAnsi="Segoe UI" w:cs="Segoe UI"/>
          <w:color w:val="000000"/>
          <w:sz w:val="20"/>
          <w:szCs w:val="20"/>
          <w:lang w:bidi="ar-SA"/>
        </w:rPr>
      </w:pPr>
      <w:r>
        <w:rPr>
          <w:rFonts w:ascii="Segoe UI" w:hAnsi="Segoe UI" w:cs="Segoe UI"/>
          <w:color w:val="000000"/>
          <w:sz w:val="20"/>
          <w:szCs w:val="20"/>
          <w:lang w:bidi="ar-SA"/>
        </w:rPr>
        <w:t xml:space="preserve"> </w:t>
      </w:r>
    </w:p>
    <w:p w14:paraId="1B397AD2" w14:textId="0311D027" w:rsidR="000A6176" w:rsidRDefault="00070D89" w:rsidP="0048670C">
      <w:pPr>
        <w:spacing w:after="0"/>
        <w:rPr>
          <w:rFonts w:ascii="Segoe UI" w:hAnsi="Segoe UI" w:cs="Segoe UI"/>
          <w:color w:val="000000"/>
          <w:sz w:val="20"/>
          <w:szCs w:val="20"/>
          <w:lang w:bidi="ar-SA"/>
        </w:rPr>
      </w:pPr>
      <w:r w:rsidRPr="00C212CF">
        <w:rPr>
          <w:b/>
          <w:bCs/>
        </w:rPr>
        <w:t>Comment #</w:t>
      </w:r>
      <w:r>
        <w:rPr>
          <w:b/>
          <w:bCs/>
        </w:rPr>
        <w:t>32</w:t>
      </w:r>
      <w:r w:rsidRPr="00C212CF">
        <w:rPr>
          <w:b/>
          <w:bCs/>
        </w:rPr>
        <w:t>:</w:t>
      </w:r>
      <w:r>
        <w:t xml:space="preserve"> </w:t>
      </w:r>
      <w:r w:rsidR="000A6176">
        <w:rPr>
          <w:rFonts w:ascii="Segoe UI" w:hAnsi="Segoe UI" w:cs="Segoe UI"/>
          <w:color w:val="000000"/>
          <w:sz w:val="20"/>
          <w:szCs w:val="20"/>
          <w:lang w:bidi="ar-SA"/>
        </w:rPr>
        <w:t xml:space="preserve">Line 153 (Figure 1): Need to add legend for velocity strength, also include SSH and </w:t>
      </w:r>
      <w:proofErr w:type="spellStart"/>
      <w:r w:rsidR="000A6176">
        <w:rPr>
          <w:rFonts w:ascii="Segoe UI" w:hAnsi="Segoe UI" w:cs="Segoe UI"/>
          <w:color w:val="000000"/>
          <w:sz w:val="20"/>
          <w:szCs w:val="20"/>
          <w:lang w:bidi="ar-SA"/>
        </w:rPr>
        <w:t>Chl</w:t>
      </w:r>
      <w:proofErr w:type="spellEnd"/>
      <w:r w:rsidR="000A6176">
        <w:rPr>
          <w:rFonts w:ascii="Segoe UI" w:hAnsi="Segoe UI" w:cs="Segoe UI"/>
          <w:color w:val="000000"/>
          <w:sz w:val="20"/>
          <w:szCs w:val="20"/>
          <w:lang w:bidi="ar-SA"/>
        </w:rPr>
        <w:t xml:space="preserve"> a plot here.</w:t>
      </w:r>
    </w:p>
    <w:p w14:paraId="1D873A1C" w14:textId="6EF68A95" w:rsidR="0048670C" w:rsidRPr="0048670C" w:rsidRDefault="0048670C" w:rsidP="0048670C">
      <w:pPr>
        <w:pStyle w:val="PlainText"/>
        <w:rPr>
          <w:b/>
          <w:bCs/>
        </w:rPr>
      </w:pPr>
      <w:r w:rsidRPr="0048670C">
        <w:rPr>
          <w:b/>
          <w:bCs/>
        </w:rPr>
        <w:t>Response:</w:t>
      </w:r>
      <w:r w:rsidR="00E14F40">
        <w:rPr>
          <w:b/>
          <w:bCs/>
        </w:rPr>
        <w:t xml:space="preserve"> </w:t>
      </w:r>
      <w:r w:rsidR="00E14F40" w:rsidRPr="00E14F40">
        <w:rPr>
          <w:b/>
          <w:bCs/>
          <w:highlight w:val="green"/>
        </w:rPr>
        <w:t>AMANDINE</w:t>
      </w:r>
    </w:p>
    <w:p w14:paraId="3E5F204E" w14:textId="77777777" w:rsidR="0048670C" w:rsidRDefault="0048670C" w:rsidP="0048670C">
      <w:pPr>
        <w:spacing w:after="0"/>
        <w:rPr>
          <w:b/>
          <w:bCs/>
        </w:rPr>
      </w:pPr>
    </w:p>
    <w:p w14:paraId="2BCB5F19" w14:textId="67CCFEFD" w:rsidR="000A6176" w:rsidRDefault="00070D89" w:rsidP="0048670C">
      <w:pPr>
        <w:spacing w:after="0"/>
        <w:rPr>
          <w:rFonts w:ascii="Segoe UI" w:hAnsi="Segoe UI" w:cs="Segoe UI"/>
          <w:color w:val="000000"/>
          <w:sz w:val="20"/>
          <w:szCs w:val="20"/>
          <w:lang w:bidi="ar-SA"/>
        </w:rPr>
      </w:pPr>
      <w:r w:rsidRPr="00C212CF">
        <w:rPr>
          <w:b/>
          <w:bCs/>
        </w:rPr>
        <w:t>Comment #</w:t>
      </w:r>
      <w:r>
        <w:rPr>
          <w:b/>
          <w:bCs/>
        </w:rPr>
        <w:t>33</w:t>
      </w:r>
      <w:r w:rsidRPr="00C212CF">
        <w:rPr>
          <w:b/>
          <w:bCs/>
        </w:rPr>
        <w:t>:</w:t>
      </w:r>
      <w:r>
        <w:t xml:space="preserve"> </w:t>
      </w:r>
      <w:r w:rsidR="000A6176">
        <w:rPr>
          <w:rFonts w:ascii="Segoe UI" w:hAnsi="Segoe UI" w:cs="Segoe UI"/>
          <w:color w:val="000000"/>
          <w:sz w:val="20"/>
          <w:szCs w:val="20"/>
          <w:lang w:bidi="ar-SA"/>
        </w:rPr>
        <w:t xml:space="preserve">Line 172 (Table 1): Add a day night field and add diel timing of transects to </w:t>
      </w:r>
      <w:proofErr w:type="gramStart"/>
      <w:r w:rsidR="000A6176">
        <w:rPr>
          <w:rFonts w:ascii="Segoe UI" w:hAnsi="Segoe UI" w:cs="Segoe UI"/>
          <w:color w:val="000000"/>
          <w:sz w:val="20"/>
          <w:szCs w:val="20"/>
          <w:lang w:bidi="ar-SA"/>
        </w:rPr>
        <w:t>discussion</w:t>
      </w:r>
      <w:proofErr w:type="gramEnd"/>
    </w:p>
    <w:p w14:paraId="6267157E" w14:textId="77777777" w:rsidR="0048670C" w:rsidRPr="0048670C" w:rsidRDefault="0048670C" w:rsidP="0048670C">
      <w:pPr>
        <w:pStyle w:val="PlainText"/>
        <w:rPr>
          <w:b/>
          <w:bCs/>
        </w:rPr>
      </w:pPr>
      <w:r w:rsidRPr="0048670C">
        <w:rPr>
          <w:b/>
          <w:bCs/>
        </w:rPr>
        <w:t>Response:</w:t>
      </w:r>
    </w:p>
    <w:p w14:paraId="37A0B962" w14:textId="77777777" w:rsidR="0048670C" w:rsidRDefault="0048670C" w:rsidP="0048670C">
      <w:pPr>
        <w:autoSpaceDE w:val="0"/>
        <w:autoSpaceDN w:val="0"/>
        <w:adjustRightInd w:val="0"/>
        <w:spacing w:after="0" w:line="240" w:lineRule="auto"/>
        <w:rPr>
          <w:b/>
          <w:bCs/>
        </w:rPr>
      </w:pPr>
    </w:p>
    <w:p w14:paraId="1CE95701" w14:textId="27B075B7" w:rsidR="000A6176" w:rsidRDefault="00070D89" w:rsidP="0048670C">
      <w:pPr>
        <w:autoSpaceDE w:val="0"/>
        <w:autoSpaceDN w:val="0"/>
        <w:adjustRightInd w:val="0"/>
        <w:spacing w:after="0" w:line="240" w:lineRule="auto"/>
        <w:rPr>
          <w:rFonts w:ascii="Segoe UI" w:hAnsi="Segoe UI" w:cs="Segoe UI"/>
          <w:sz w:val="21"/>
          <w:szCs w:val="21"/>
          <w:lang w:bidi="ar-SA"/>
        </w:rPr>
      </w:pPr>
      <w:r w:rsidRPr="00C212CF">
        <w:rPr>
          <w:b/>
          <w:bCs/>
        </w:rPr>
        <w:t>Comment #</w:t>
      </w:r>
      <w:r>
        <w:rPr>
          <w:b/>
          <w:bCs/>
        </w:rPr>
        <w:t>34</w:t>
      </w:r>
      <w:r w:rsidRPr="00C212CF">
        <w:rPr>
          <w:b/>
          <w:bCs/>
        </w:rPr>
        <w:t>:</w:t>
      </w:r>
      <w:r>
        <w:t xml:space="preserve"> </w:t>
      </w:r>
      <w:r w:rsidR="000A6176">
        <w:rPr>
          <w:rFonts w:ascii="Segoe UI" w:hAnsi="Segoe UI" w:cs="Segoe UI"/>
          <w:color w:val="000000"/>
          <w:sz w:val="20"/>
          <w:szCs w:val="20"/>
          <w:lang w:bidi="ar-SA"/>
        </w:rPr>
        <w:t xml:space="preserve">Line 210: </w:t>
      </w:r>
      <w:r w:rsidR="000A6176" w:rsidRPr="00DF518C">
        <w:rPr>
          <w:rFonts w:ascii="Segoe UI" w:hAnsi="Segoe UI" w:cs="Segoe UI"/>
          <w:color w:val="000000"/>
          <w:sz w:val="20"/>
          <w:szCs w:val="20"/>
          <w:highlight w:val="yellow"/>
          <w:lang w:bidi="ar-SA"/>
        </w:rPr>
        <w:t>Seasonal variation</w:t>
      </w:r>
      <w:r w:rsidR="000A6176">
        <w:rPr>
          <w:rFonts w:ascii="Segoe UI" w:hAnsi="Segoe UI" w:cs="Segoe UI"/>
          <w:color w:val="000000"/>
          <w:sz w:val="20"/>
          <w:szCs w:val="20"/>
          <w:lang w:bidi="ar-SA"/>
        </w:rPr>
        <w:t xml:space="preserve"> and cross shelf plots </w:t>
      </w:r>
      <w:r w:rsidR="000A6176" w:rsidRPr="00DF518C">
        <w:rPr>
          <w:rFonts w:ascii="Segoe UI" w:hAnsi="Segoe UI" w:cs="Segoe UI"/>
          <w:color w:val="000000"/>
          <w:sz w:val="20"/>
          <w:szCs w:val="20"/>
          <w:highlight w:val="yellow"/>
          <w:lang w:bidi="ar-SA"/>
        </w:rPr>
        <w:t>of chlorophyll</w:t>
      </w:r>
      <w:r w:rsidR="000A6176">
        <w:rPr>
          <w:rFonts w:ascii="Segoe UI" w:hAnsi="Segoe UI" w:cs="Segoe UI"/>
          <w:color w:val="000000"/>
          <w:sz w:val="20"/>
          <w:szCs w:val="20"/>
          <w:lang w:bidi="ar-SA"/>
        </w:rPr>
        <w:t xml:space="preserve"> required in this </w:t>
      </w:r>
      <w:proofErr w:type="gramStart"/>
      <w:r w:rsidR="000A6176">
        <w:rPr>
          <w:rFonts w:ascii="Segoe UI" w:hAnsi="Segoe UI" w:cs="Segoe UI"/>
          <w:color w:val="000000"/>
          <w:sz w:val="20"/>
          <w:szCs w:val="20"/>
          <w:lang w:bidi="ar-SA"/>
        </w:rPr>
        <w:t>study</w:t>
      </w:r>
      <w:proofErr w:type="gramEnd"/>
    </w:p>
    <w:p w14:paraId="2BF4BE84" w14:textId="53D4D425" w:rsidR="0048670C" w:rsidRPr="00E6610C" w:rsidRDefault="0048670C" w:rsidP="0048670C">
      <w:pPr>
        <w:pStyle w:val="PlainText"/>
        <w:rPr>
          <w:color w:val="002060"/>
        </w:rPr>
      </w:pPr>
      <w:r w:rsidRPr="0048670C">
        <w:rPr>
          <w:b/>
          <w:bCs/>
        </w:rPr>
        <w:lastRenderedPageBreak/>
        <w:t>Response:</w:t>
      </w:r>
      <w:r w:rsidR="00DF518C">
        <w:rPr>
          <w:b/>
          <w:bCs/>
        </w:rPr>
        <w:t xml:space="preserve"> </w:t>
      </w:r>
      <w:r w:rsidR="00DF518C" w:rsidRPr="00E6610C">
        <w:rPr>
          <w:color w:val="002060"/>
        </w:rPr>
        <w:t xml:space="preserve">Cross shelf plots of chlorophyll </w:t>
      </w:r>
      <w:r w:rsidR="00DF518C" w:rsidRPr="00E6610C">
        <w:rPr>
          <w:i/>
          <w:iCs/>
          <w:color w:val="002060"/>
        </w:rPr>
        <w:t>a</w:t>
      </w:r>
      <w:r w:rsidR="00DF518C" w:rsidRPr="00E6610C">
        <w:rPr>
          <w:color w:val="002060"/>
        </w:rPr>
        <w:t xml:space="preserve"> are now included in the supplementary material.</w:t>
      </w:r>
      <w:r w:rsidR="00E6610C" w:rsidRPr="00E6610C">
        <w:rPr>
          <w:color w:val="002060"/>
        </w:rPr>
        <w:t xml:space="preserve"> These plots show minimal changes in chlorophyll across the transects with all transects showing between 1 and 1.5 </w:t>
      </w:r>
      <w:r w:rsidR="00E6610C" w:rsidRPr="00E6610C">
        <w:rPr>
          <w:color w:val="002060"/>
          <w:highlight w:val="yellow"/>
        </w:rPr>
        <w:t>MG M3</w:t>
      </w:r>
      <w:r w:rsidR="00E6610C">
        <w:rPr>
          <w:color w:val="002060"/>
        </w:rPr>
        <w:t xml:space="preserve"> with slight decreases with depth.</w:t>
      </w:r>
    </w:p>
    <w:p w14:paraId="742C1810" w14:textId="6A5B8FA0" w:rsidR="00E6610C" w:rsidRDefault="00E6610C" w:rsidP="0048670C">
      <w:pPr>
        <w:pStyle w:val="PlainText"/>
        <w:rPr>
          <w:color w:val="002060"/>
        </w:rPr>
      </w:pPr>
      <w:r w:rsidRPr="00E6610C">
        <w:rPr>
          <w:color w:val="002060"/>
        </w:rPr>
        <w:t>Seasonal variation in surface Chlorophyll in this region was extensively investigated in Everett et al (2014)</w:t>
      </w:r>
      <w:r w:rsidR="001A4F04">
        <w:rPr>
          <w:color w:val="002060"/>
        </w:rPr>
        <w:t xml:space="preserve"> based upon satellite data</w:t>
      </w:r>
      <w:r w:rsidRPr="00E6610C">
        <w:rPr>
          <w:color w:val="002060"/>
        </w:rPr>
        <w:t xml:space="preserve"> and it shows that the chlorophyll values observed in our study are typical of the region (within 1 SD of the geometric mean Chlorophyll values</w:t>
      </w:r>
      <w:r>
        <w:rPr>
          <w:color w:val="002060"/>
        </w:rPr>
        <w:t>)</w:t>
      </w:r>
      <w:r w:rsidRPr="00E6610C">
        <w:rPr>
          <w:color w:val="002060"/>
        </w:rPr>
        <w:t>. Chlorophyll does typically have a spring bloom</w:t>
      </w:r>
      <w:r>
        <w:rPr>
          <w:color w:val="002060"/>
        </w:rPr>
        <w:t xml:space="preserve"> in</w:t>
      </w:r>
      <w:r w:rsidRPr="00E6610C">
        <w:rPr>
          <w:color w:val="002060"/>
        </w:rPr>
        <w:t xml:space="preserve"> but in the latitudinal region in the current study the mean chlorophyll in spring is typically lower than in winter</w:t>
      </w:r>
      <w:r>
        <w:rPr>
          <w:color w:val="002060"/>
        </w:rPr>
        <w:t xml:space="preserve"> and the spring is more of a moderate bloom (typically 27 -79 % increase on the annual average)</w:t>
      </w:r>
      <w:r w:rsidRPr="00E6610C">
        <w:rPr>
          <w:color w:val="002060"/>
        </w:rPr>
        <w:t>. The major spring bloom and seasonality patterns occurs to the south of our study (south of 32</w:t>
      </w:r>
      <w:r w:rsidRPr="00E6610C">
        <w:rPr>
          <w:rFonts w:cs="Calibri"/>
          <w:color w:val="002060"/>
        </w:rPr>
        <w:t>°</w:t>
      </w:r>
      <w:r w:rsidRPr="00E6610C">
        <w:rPr>
          <w:color w:val="002060"/>
        </w:rPr>
        <w:t>S)</w:t>
      </w:r>
      <w:r>
        <w:rPr>
          <w:color w:val="002060"/>
        </w:rPr>
        <w:t xml:space="preserve">. </w:t>
      </w:r>
      <w:r w:rsidRPr="00E6610C">
        <w:rPr>
          <w:color w:val="002060"/>
          <w:highlight w:val="yellow"/>
        </w:rPr>
        <w:t>Some of this information has now been highlighted better in our manuscript.</w:t>
      </w:r>
    </w:p>
    <w:p w14:paraId="5A328E16" w14:textId="6081B802" w:rsidR="00553B79" w:rsidRDefault="00553B79" w:rsidP="0048670C">
      <w:pPr>
        <w:pStyle w:val="PlainText"/>
        <w:rPr>
          <w:color w:val="002060"/>
        </w:rPr>
      </w:pPr>
    </w:p>
    <w:p w14:paraId="6B7D12A5" w14:textId="4875D7BC" w:rsidR="00553B79" w:rsidRDefault="00553B79" w:rsidP="0048670C">
      <w:pPr>
        <w:pStyle w:val="PlainText"/>
        <w:rPr>
          <w:color w:val="002060"/>
        </w:rPr>
      </w:pPr>
      <w:r>
        <w:rPr>
          <w:color w:val="002060"/>
        </w:rPr>
        <w:t xml:space="preserve">For the reviewer we are here providing Figure 4 from Everett et al, showing the </w:t>
      </w:r>
      <w:proofErr w:type="gramStart"/>
      <w:r>
        <w:rPr>
          <w:color w:val="002060"/>
        </w:rPr>
        <w:t>long term</w:t>
      </w:r>
      <w:proofErr w:type="gramEnd"/>
      <w:r>
        <w:rPr>
          <w:color w:val="002060"/>
        </w:rPr>
        <w:t xml:space="preserve"> time series of chlorophyl in this region. Showing that spring (September) 2004 is largely typical.</w:t>
      </w:r>
    </w:p>
    <w:p w14:paraId="631745AA" w14:textId="61C7A836" w:rsidR="00553B79" w:rsidRPr="00E6610C" w:rsidRDefault="00553B79" w:rsidP="0048670C">
      <w:pPr>
        <w:pStyle w:val="PlainText"/>
        <w:rPr>
          <w:color w:val="002060"/>
        </w:rPr>
      </w:pPr>
      <w:r>
        <w:rPr>
          <w:noProof/>
          <w:lang w:eastAsia="en-AU" w:bidi="ar-SA"/>
        </w:rPr>
        <w:drawing>
          <wp:inline distT="0" distB="0" distL="0" distR="0" wp14:anchorId="438D0A77" wp14:editId="408902FB">
            <wp:extent cx="5731510" cy="33337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333750"/>
                    </a:xfrm>
                    <a:prstGeom prst="rect">
                      <a:avLst/>
                    </a:prstGeom>
                  </pic:spPr>
                </pic:pic>
              </a:graphicData>
            </a:graphic>
          </wp:inline>
        </w:drawing>
      </w:r>
    </w:p>
    <w:p w14:paraId="768F3A96" w14:textId="394D2477" w:rsidR="000A6176" w:rsidRDefault="000A6176" w:rsidP="0048670C">
      <w:pPr>
        <w:spacing w:after="0"/>
      </w:pPr>
    </w:p>
    <w:p w14:paraId="516BD4AC" w14:textId="77777777" w:rsidR="00E14F40" w:rsidRDefault="00E14F40" w:rsidP="0048670C">
      <w:pPr>
        <w:spacing w:after="0"/>
        <w:rPr>
          <w:b/>
          <w:bCs/>
        </w:rPr>
      </w:pPr>
      <w:bookmarkStart w:id="196" w:name="_Hlk68868931"/>
    </w:p>
    <w:p w14:paraId="5F7CCCCF" w14:textId="44F3A0C7" w:rsidR="000A6176" w:rsidRPr="003C4D9D" w:rsidRDefault="00070D89" w:rsidP="0048670C">
      <w:pPr>
        <w:spacing w:after="0"/>
      </w:pPr>
      <w:r w:rsidRPr="00E14F40">
        <w:rPr>
          <w:b/>
          <w:bCs/>
          <w:highlight w:val="yellow"/>
        </w:rPr>
        <w:t>Comment #35:</w:t>
      </w:r>
      <w:r w:rsidRPr="00E14F40">
        <w:rPr>
          <w:highlight w:val="yellow"/>
        </w:rPr>
        <w:t xml:space="preserve"> </w:t>
      </w:r>
      <w:r w:rsidR="000A6176" w:rsidRPr="00E14F40">
        <w:rPr>
          <w:highlight w:val="yellow"/>
        </w:rPr>
        <w:t>Line</w:t>
      </w:r>
      <w:r w:rsidR="000A6176">
        <w:t xml:space="preserve"> 215: </w:t>
      </w:r>
      <w:proofErr w:type="gramStart"/>
      <w:r w:rsidR="000A6176">
        <w:rPr>
          <w:rFonts w:ascii="Segoe UI" w:hAnsi="Segoe UI" w:cs="Segoe UI"/>
          <w:color w:val="000000"/>
          <w:sz w:val="20"/>
          <w:szCs w:val="20"/>
          <w:lang w:bidi="ar-SA"/>
        </w:rPr>
        <w:t>I'd</w:t>
      </w:r>
      <w:proofErr w:type="gramEnd"/>
      <w:r w:rsidR="000A6176">
        <w:rPr>
          <w:rFonts w:ascii="Segoe UI" w:hAnsi="Segoe UI" w:cs="Segoe UI"/>
          <w:color w:val="000000"/>
          <w:sz w:val="20"/>
          <w:szCs w:val="20"/>
          <w:lang w:bidi="ar-SA"/>
        </w:rPr>
        <w:t xml:space="preserve"> prefer OPC observations referred to as particulates and in-situ observations of zooplankton (RMT net samples) used to verify OPC observations. Is this possible?</w:t>
      </w:r>
    </w:p>
    <w:p w14:paraId="673DA697" w14:textId="3F85507B" w:rsidR="0048670C" w:rsidRDefault="0048670C" w:rsidP="0048670C">
      <w:pPr>
        <w:pStyle w:val="PlainText"/>
      </w:pPr>
      <w:r w:rsidRPr="0048670C">
        <w:rPr>
          <w:b/>
          <w:bCs/>
        </w:rPr>
        <w:t>Response:</w:t>
      </w:r>
      <w:r w:rsidR="00DF518C">
        <w:rPr>
          <w:b/>
          <w:bCs/>
        </w:rPr>
        <w:t xml:space="preserve"> </w:t>
      </w:r>
      <w:r w:rsidR="00DF518C">
        <w:t xml:space="preserve">The zooplankton samples collected in this voyage have not been inspected for taxonomic </w:t>
      </w:r>
      <w:proofErr w:type="gramStart"/>
      <w:r w:rsidR="00DF518C">
        <w:t>composition</w:t>
      </w:r>
      <w:proofErr w:type="gramEnd"/>
      <w:r w:rsidR="00DF518C">
        <w:t xml:space="preserve"> but</w:t>
      </w:r>
      <w:r w:rsidR="00953AFC">
        <w:t xml:space="preserve"> some samples</w:t>
      </w:r>
      <w:r w:rsidR="00DF518C">
        <w:t xml:space="preserve"> were independently analysed with a lab based OPC</w:t>
      </w:r>
      <w:r w:rsidR="00953AFC">
        <w:t xml:space="preserve"> with the resulting biomass and size spectrum estimates comparable (Mullaney et al 2014).</w:t>
      </w:r>
    </w:p>
    <w:p w14:paraId="786D66D5" w14:textId="180EE5A7" w:rsidR="00953AFC" w:rsidRDefault="00953AFC" w:rsidP="0048670C">
      <w:pPr>
        <w:pStyle w:val="PlainText"/>
      </w:pPr>
    </w:p>
    <w:p w14:paraId="0E8CFD48" w14:textId="3025EF10" w:rsidR="00953AFC" w:rsidRDefault="00953AFC" w:rsidP="0048670C">
      <w:pPr>
        <w:pStyle w:val="PlainText"/>
      </w:pPr>
      <w:r>
        <w:t xml:space="preserve">Previous plankton sampling in the region in which samples were inspected onboard the voyages has shown that inorganic particulate matter is extremely rare (&lt;1%) and almost all collected “particles” consist of whole or fragmented zooplankton with it being likely that significant fragmentation of zooplankton is occurring in the net during the collection process. This fragmentation problem is not relevant for the towed OPC samples and can be seen as an advantage. We prefer to refer to the particles as zooplankton as we are confident &gt;95% of particles from the OPC are in act zooplankton and if </w:t>
      </w:r>
      <w:proofErr w:type="gramStart"/>
      <w:r>
        <w:t>not</w:t>
      </w:r>
      <w:proofErr w:type="gramEnd"/>
      <w:r>
        <w:t xml:space="preserve"> they would be part of the planktonic ecosystem comprising of marine snow which is an essential part of the carbon cycle. </w:t>
      </w:r>
    </w:p>
    <w:p w14:paraId="3A510E88" w14:textId="52A74974" w:rsidR="00BE6544" w:rsidRDefault="00BE6544" w:rsidP="0048670C">
      <w:pPr>
        <w:pStyle w:val="PlainText"/>
      </w:pPr>
    </w:p>
    <w:p w14:paraId="45D2DA08" w14:textId="77777777" w:rsidR="0032399C" w:rsidRDefault="00BE6544" w:rsidP="0048670C">
      <w:pPr>
        <w:pStyle w:val="PlainText"/>
      </w:pPr>
      <w:r>
        <w:lastRenderedPageBreak/>
        <w:t xml:space="preserve">Previous work in this region (including this OPC dataset) has shown that zooplankton biomass modelled off the OPC data correlates significantly with biomass derived from the CPR despite the methodology differences. </w:t>
      </w:r>
      <w:r w:rsidR="0032399C">
        <w:t xml:space="preserve">This lends additional support the argument that the </w:t>
      </w:r>
      <w:proofErr w:type="spellStart"/>
      <w:r w:rsidR="0032399C">
        <w:t>majoriy</w:t>
      </w:r>
      <w:proofErr w:type="spellEnd"/>
      <w:r w:rsidR="0032399C">
        <w:t xml:space="preserve"> of ‘particles’ measured are in fact zooplankton.</w:t>
      </w:r>
    </w:p>
    <w:p w14:paraId="27F29DEA" w14:textId="77777777" w:rsidR="0032399C" w:rsidRDefault="0032399C" w:rsidP="0048670C">
      <w:pPr>
        <w:pStyle w:val="PlainText"/>
      </w:pPr>
    </w:p>
    <w:p w14:paraId="76B9BD01" w14:textId="45033AC6" w:rsidR="00BE6544" w:rsidRDefault="00BE6544" w:rsidP="0048670C">
      <w:pPr>
        <w:pStyle w:val="PlainText"/>
      </w:pPr>
      <w:r>
        <w:t>The following extract is from White (2018):</w:t>
      </w:r>
    </w:p>
    <w:p w14:paraId="63E0C89A" w14:textId="417CA059" w:rsidR="00BE6544" w:rsidRDefault="00BE6544" w:rsidP="0048670C">
      <w:pPr>
        <w:pStyle w:val="PlainText"/>
      </w:pPr>
    </w:p>
    <w:p w14:paraId="65205F74" w14:textId="4346C1DD" w:rsidR="00BE6544" w:rsidRDefault="00BE6544" w:rsidP="0048670C">
      <w:pPr>
        <w:pStyle w:val="PlainText"/>
      </w:pPr>
      <w:r>
        <w:rPr>
          <w:noProof/>
          <w:sz w:val="20"/>
          <w:szCs w:val="20"/>
          <w:lang w:eastAsia="en-AU" w:bidi="ar-SA"/>
        </w:rPr>
        <w:drawing>
          <wp:inline distT="0" distB="0" distL="0" distR="0" wp14:anchorId="36EAA939" wp14:editId="2A05E633">
            <wp:extent cx="3752850" cy="33910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3754695" cy="3392711"/>
                    </a:xfrm>
                    <a:prstGeom prst="rect">
                      <a:avLst/>
                    </a:prstGeom>
                    <a:noFill/>
                    <a:ln>
                      <a:noFill/>
                    </a:ln>
                  </pic:spPr>
                </pic:pic>
              </a:graphicData>
            </a:graphic>
          </wp:inline>
        </w:drawing>
      </w:r>
    </w:p>
    <w:p w14:paraId="3ED774D1" w14:textId="6AA95DA0" w:rsidR="00BE6544" w:rsidRDefault="00BE6544" w:rsidP="0048670C">
      <w:pPr>
        <w:pStyle w:val="PlainText"/>
      </w:pPr>
    </w:p>
    <w:p w14:paraId="7DA93C7E" w14:textId="77777777" w:rsidR="00BE6544" w:rsidRPr="00BE6544" w:rsidRDefault="00BE6544" w:rsidP="00BE6544">
      <w:pPr>
        <w:pStyle w:val="PlainText"/>
        <w:rPr>
          <w:b/>
          <w:bCs/>
        </w:rPr>
      </w:pPr>
      <w:r w:rsidRPr="00BE6544">
        <w:rPr>
          <w:b/>
          <w:bCs/>
        </w:rPr>
        <w:t>Figure 3.10 Scatterplot of CPR vs modelled abundance (ind-m</w:t>
      </w:r>
      <w:r w:rsidRPr="00BE6544">
        <w:rPr>
          <w:b/>
          <w:bCs/>
          <w:vertAlign w:val="superscript"/>
        </w:rPr>
        <w:t>-3</w:t>
      </w:r>
      <w:r w:rsidRPr="00BE6544">
        <w:rPr>
          <w:b/>
          <w:bCs/>
        </w:rPr>
        <w:t>). Log10Model Abundance =</w:t>
      </w:r>
    </w:p>
    <w:p w14:paraId="608299D2" w14:textId="77777777" w:rsidR="00BE6544" w:rsidRPr="00BE6544" w:rsidRDefault="00BE6544" w:rsidP="00BE6544">
      <w:pPr>
        <w:pStyle w:val="PlainText"/>
        <w:rPr>
          <w:b/>
          <w:bCs/>
        </w:rPr>
      </w:pPr>
      <w:r w:rsidRPr="00BE6544">
        <w:rPr>
          <w:b/>
          <w:bCs/>
        </w:rPr>
        <w:t>3.455 + 0.09395(log10CPR Abundance)</w:t>
      </w:r>
    </w:p>
    <w:p w14:paraId="0D53E46F" w14:textId="2F049AED" w:rsidR="00BE6544" w:rsidRPr="00BE6544" w:rsidRDefault="00BE6544" w:rsidP="00BE6544">
      <w:pPr>
        <w:pStyle w:val="PlainText"/>
      </w:pPr>
    </w:p>
    <w:p w14:paraId="666F3350" w14:textId="77777777" w:rsidR="00BE6544" w:rsidRPr="00BE6544" w:rsidRDefault="00BE6544" w:rsidP="00BE6544">
      <w:pPr>
        <w:pStyle w:val="PlainText"/>
      </w:pPr>
    </w:p>
    <w:p w14:paraId="53107EB8" w14:textId="77777777" w:rsidR="00BE6544" w:rsidRPr="00BE6544" w:rsidRDefault="00BE6544" w:rsidP="00BE6544">
      <w:pPr>
        <w:pStyle w:val="PlainText"/>
        <w:rPr>
          <w:lang w:val="en-US"/>
        </w:rPr>
      </w:pPr>
      <w:r w:rsidRPr="00BE6544">
        <w:rPr>
          <w:lang w:val="en-US"/>
        </w:rPr>
        <w:t>A linear regression comparing the abundance model output values to corresponding date and coordinate values of abundance as recorded by CPR showed a significant positive correlation (r2 =0.11, p &lt;0.001) (Table 3.3, Fig. 3.10) with a Pearson’s correlation coefficient of 0.34. CPR abundance data was recorded in the years 2009, 2010, 2012, 2014, 2015 and 2016.</w:t>
      </w:r>
    </w:p>
    <w:p w14:paraId="34E31296" w14:textId="77777777" w:rsidR="0032399C" w:rsidRDefault="0032399C" w:rsidP="00BE6544">
      <w:pPr>
        <w:pStyle w:val="PlainText"/>
        <w:rPr>
          <w:b/>
          <w:bCs/>
        </w:rPr>
      </w:pPr>
      <w:bookmarkStart w:id="197" w:name="_bookmark64"/>
      <w:bookmarkEnd w:id="197"/>
    </w:p>
    <w:p w14:paraId="3ADA3FF2" w14:textId="6C53A6AA" w:rsidR="00BE6544" w:rsidRPr="00BE6544" w:rsidRDefault="00BE6544" w:rsidP="00BE6544">
      <w:pPr>
        <w:pStyle w:val="PlainText"/>
        <w:rPr>
          <w:b/>
          <w:bCs/>
        </w:rPr>
      </w:pPr>
      <w:r w:rsidRPr="00BE6544">
        <w:rPr>
          <w:b/>
          <w:bCs/>
        </w:rPr>
        <w:t>Table 3.3: Linear Model of log10Abundance measured by the Continuous Plankton Recorder (CPR) compared to log10Abundance as predicted by the model using the date and coordinates of satellite temperature, chlorophyll-</w:t>
      </w:r>
      <w:r w:rsidRPr="00BE6544">
        <w:rPr>
          <w:b/>
          <w:bCs/>
          <w:i/>
          <w:iCs/>
        </w:rPr>
        <w:t>a</w:t>
      </w:r>
      <w:r w:rsidRPr="00BE6544">
        <w:rPr>
          <w:b/>
          <w:bCs/>
        </w:rPr>
        <w:t>, sea level anomaly and bathymetry.</w:t>
      </w:r>
    </w:p>
    <w:p w14:paraId="61D3FE5B" w14:textId="77777777" w:rsidR="00BE6544" w:rsidRPr="00BE6544" w:rsidRDefault="00BE6544" w:rsidP="00BE6544">
      <w:pPr>
        <w:pStyle w:val="PlainText"/>
        <w:rPr>
          <w:b/>
          <w:bCs/>
          <w:lang w:val="en-US"/>
        </w:rPr>
      </w:pPr>
    </w:p>
    <w:tbl>
      <w:tblPr>
        <w:tblW w:w="0" w:type="auto"/>
        <w:tblInd w:w="642" w:type="dxa"/>
        <w:tblCellMar>
          <w:left w:w="0" w:type="dxa"/>
          <w:right w:w="0" w:type="dxa"/>
        </w:tblCellMar>
        <w:tblLook w:val="04A0" w:firstRow="1" w:lastRow="0" w:firstColumn="1" w:lastColumn="0" w:noHBand="0" w:noVBand="1"/>
      </w:tblPr>
      <w:tblGrid>
        <w:gridCol w:w="1784"/>
        <w:gridCol w:w="1329"/>
        <w:gridCol w:w="1335"/>
        <w:gridCol w:w="1059"/>
        <w:gridCol w:w="1103"/>
        <w:gridCol w:w="1106"/>
      </w:tblGrid>
      <w:tr w:rsidR="00BE6544" w:rsidRPr="00BE6544" w14:paraId="341A2EB3" w14:textId="77777777" w:rsidTr="00BE6544">
        <w:trPr>
          <w:trHeight w:val="438"/>
        </w:trPr>
        <w:tc>
          <w:tcPr>
            <w:tcW w:w="1784" w:type="dxa"/>
            <w:tcBorders>
              <w:top w:val="single" w:sz="8" w:space="0" w:color="000000"/>
              <w:left w:val="nil"/>
              <w:bottom w:val="single" w:sz="8" w:space="0" w:color="000000"/>
              <w:right w:val="nil"/>
            </w:tcBorders>
          </w:tcPr>
          <w:p w14:paraId="1CD1C1ED" w14:textId="77777777" w:rsidR="00BE6544" w:rsidRPr="00BE6544" w:rsidRDefault="00BE6544" w:rsidP="00BE6544">
            <w:pPr>
              <w:pStyle w:val="PlainText"/>
              <w:rPr>
                <w:lang w:val="en-US"/>
              </w:rPr>
            </w:pPr>
          </w:p>
        </w:tc>
        <w:tc>
          <w:tcPr>
            <w:tcW w:w="1329" w:type="dxa"/>
            <w:tcBorders>
              <w:top w:val="single" w:sz="8" w:space="0" w:color="000000"/>
              <w:left w:val="nil"/>
              <w:bottom w:val="single" w:sz="8" w:space="0" w:color="000000"/>
              <w:right w:val="nil"/>
            </w:tcBorders>
            <w:hideMark/>
          </w:tcPr>
          <w:p w14:paraId="360964E9" w14:textId="77777777" w:rsidR="00BE6544" w:rsidRPr="00BE6544" w:rsidRDefault="00BE6544" w:rsidP="00BE6544">
            <w:pPr>
              <w:pStyle w:val="PlainText"/>
              <w:rPr>
                <w:b/>
                <w:bCs/>
                <w:lang w:val="en-US"/>
              </w:rPr>
            </w:pPr>
            <w:r w:rsidRPr="00BE6544">
              <w:rPr>
                <w:b/>
                <w:bCs/>
                <w:lang w:val="en-US"/>
              </w:rPr>
              <w:t>Estimate</w:t>
            </w:r>
          </w:p>
        </w:tc>
        <w:tc>
          <w:tcPr>
            <w:tcW w:w="1335" w:type="dxa"/>
            <w:tcBorders>
              <w:top w:val="single" w:sz="8" w:space="0" w:color="000000"/>
              <w:left w:val="nil"/>
              <w:bottom w:val="single" w:sz="8" w:space="0" w:color="000000"/>
              <w:right w:val="nil"/>
            </w:tcBorders>
            <w:hideMark/>
          </w:tcPr>
          <w:p w14:paraId="217100E2" w14:textId="77777777" w:rsidR="00BE6544" w:rsidRPr="00BE6544" w:rsidRDefault="00BE6544" w:rsidP="00BE6544">
            <w:pPr>
              <w:pStyle w:val="PlainText"/>
              <w:rPr>
                <w:b/>
                <w:bCs/>
                <w:lang w:val="en-US"/>
              </w:rPr>
            </w:pPr>
            <w:r w:rsidRPr="00BE6544">
              <w:rPr>
                <w:b/>
                <w:bCs/>
                <w:lang w:val="en-US"/>
              </w:rPr>
              <w:t>St. Error</w:t>
            </w:r>
          </w:p>
        </w:tc>
        <w:tc>
          <w:tcPr>
            <w:tcW w:w="1059" w:type="dxa"/>
            <w:tcBorders>
              <w:top w:val="single" w:sz="8" w:space="0" w:color="000000"/>
              <w:left w:val="nil"/>
              <w:bottom w:val="single" w:sz="8" w:space="0" w:color="000000"/>
              <w:right w:val="nil"/>
            </w:tcBorders>
            <w:hideMark/>
          </w:tcPr>
          <w:p w14:paraId="073BA776" w14:textId="77777777" w:rsidR="00BE6544" w:rsidRPr="00BE6544" w:rsidRDefault="00BE6544" w:rsidP="00BE6544">
            <w:pPr>
              <w:pStyle w:val="PlainText"/>
              <w:rPr>
                <w:b/>
                <w:bCs/>
                <w:lang w:val="en-US"/>
              </w:rPr>
            </w:pPr>
            <w:r w:rsidRPr="00BE6544">
              <w:rPr>
                <w:b/>
                <w:bCs/>
                <w:lang w:val="en-US"/>
              </w:rPr>
              <w:t>t-value</w:t>
            </w:r>
          </w:p>
        </w:tc>
        <w:tc>
          <w:tcPr>
            <w:tcW w:w="1103" w:type="dxa"/>
            <w:tcBorders>
              <w:top w:val="single" w:sz="8" w:space="0" w:color="000000"/>
              <w:left w:val="nil"/>
              <w:bottom w:val="single" w:sz="8" w:space="0" w:color="000000"/>
              <w:right w:val="nil"/>
            </w:tcBorders>
            <w:hideMark/>
          </w:tcPr>
          <w:p w14:paraId="169406AD" w14:textId="77777777" w:rsidR="00BE6544" w:rsidRPr="00BE6544" w:rsidRDefault="00BE6544" w:rsidP="00BE6544">
            <w:pPr>
              <w:pStyle w:val="PlainText"/>
              <w:rPr>
                <w:b/>
                <w:bCs/>
                <w:lang w:val="en-US"/>
              </w:rPr>
            </w:pPr>
            <w:r w:rsidRPr="00BE6544">
              <w:rPr>
                <w:b/>
                <w:bCs/>
                <w:lang w:val="en-US"/>
              </w:rPr>
              <w:t>p-value</w:t>
            </w:r>
          </w:p>
        </w:tc>
        <w:tc>
          <w:tcPr>
            <w:tcW w:w="1106" w:type="dxa"/>
            <w:tcBorders>
              <w:top w:val="single" w:sz="8" w:space="0" w:color="000000"/>
              <w:left w:val="nil"/>
              <w:bottom w:val="single" w:sz="8" w:space="0" w:color="000000"/>
              <w:right w:val="nil"/>
            </w:tcBorders>
            <w:hideMark/>
          </w:tcPr>
          <w:p w14:paraId="47D0E627" w14:textId="77777777" w:rsidR="00BE6544" w:rsidRPr="00BE6544" w:rsidRDefault="00BE6544" w:rsidP="00BE6544">
            <w:pPr>
              <w:pStyle w:val="PlainText"/>
              <w:rPr>
                <w:b/>
                <w:bCs/>
                <w:lang w:val="en-US"/>
              </w:rPr>
            </w:pPr>
            <w:r w:rsidRPr="00BE6544">
              <w:rPr>
                <w:b/>
                <w:bCs/>
                <w:lang w:val="en-US"/>
              </w:rPr>
              <w:t>r2</w:t>
            </w:r>
          </w:p>
        </w:tc>
      </w:tr>
      <w:tr w:rsidR="00BE6544" w:rsidRPr="00BE6544" w14:paraId="69A6BBB3" w14:textId="77777777" w:rsidTr="00BE6544">
        <w:trPr>
          <w:trHeight w:val="387"/>
        </w:trPr>
        <w:tc>
          <w:tcPr>
            <w:tcW w:w="7716" w:type="dxa"/>
            <w:gridSpan w:val="6"/>
            <w:hideMark/>
          </w:tcPr>
          <w:p w14:paraId="6B7E5C45" w14:textId="77777777" w:rsidR="00BE6544" w:rsidRPr="00BE6544" w:rsidRDefault="00BE6544" w:rsidP="00BE6544">
            <w:pPr>
              <w:pStyle w:val="PlainText"/>
              <w:rPr>
                <w:b/>
                <w:bCs/>
                <w:lang w:val="en-US"/>
              </w:rPr>
            </w:pPr>
            <w:proofErr w:type="spellStart"/>
            <w:r w:rsidRPr="00BE6544">
              <w:rPr>
                <w:b/>
                <w:bCs/>
                <w:lang w:val="en-US"/>
              </w:rPr>
              <w:t>MdlAbund</w:t>
            </w:r>
            <w:proofErr w:type="spellEnd"/>
            <w:r w:rsidRPr="00BE6544">
              <w:rPr>
                <w:b/>
                <w:bCs/>
                <w:lang w:val="en-US"/>
              </w:rPr>
              <w:t xml:space="preserve"> ~Log10CPRAbundance</w:t>
            </w:r>
          </w:p>
        </w:tc>
      </w:tr>
      <w:tr w:rsidR="00BE6544" w:rsidRPr="00BE6544" w14:paraId="74ED7E3B" w14:textId="77777777" w:rsidTr="00BE6544">
        <w:trPr>
          <w:trHeight w:val="439"/>
        </w:trPr>
        <w:tc>
          <w:tcPr>
            <w:tcW w:w="1784" w:type="dxa"/>
            <w:hideMark/>
          </w:tcPr>
          <w:p w14:paraId="3C7BACF3" w14:textId="77777777" w:rsidR="00BE6544" w:rsidRPr="00BE6544" w:rsidRDefault="00BE6544" w:rsidP="00BE6544">
            <w:pPr>
              <w:pStyle w:val="PlainText"/>
              <w:rPr>
                <w:lang w:val="en-US"/>
              </w:rPr>
            </w:pPr>
            <w:r w:rsidRPr="00BE6544">
              <w:rPr>
                <w:lang w:val="en-US"/>
              </w:rPr>
              <w:t>(Intercept)</w:t>
            </w:r>
          </w:p>
        </w:tc>
        <w:tc>
          <w:tcPr>
            <w:tcW w:w="1329" w:type="dxa"/>
            <w:hideMark/>
          </w:tcPr>
          <w:p w14:paraId="6FA6C7D5" w14:textId="77777777" w:rsidR="00BE6544" w:rsidRPr="00BE6544" w:rsidRDefault="00BE6544" w:rsidP="00BE6544">
            <w:pPr>
              <w:pStyle w:val="PlainText"/>
              <w:rPr>
                <w:lang w:val="en-US"/>
              </w:rPr>
            </w:pPr>
            <w:r w:rsidRPr="00BE6544">
              <w:rPr>
                <w:lang w:val="en-US"/>
              </w:rPr>
              <w:t>3.455</w:t>
            </w:r>
          </w:p>
        </w:tc>
        <w:tc>
          <w:tcPr>
            <w:tcW w:w="1335" w:type="dxa"/>
            <w:hideMark/>
          </w:tcPr>
          <w:p w14:paraId="6C4D233F" w14:textId="77777777" w:rsidR="00BE6544" w:rsidRPr="00BE6544" w:rsidRDefault="00BE6544" w:rsidP="00BE6544">
            <w:pPr>
              <w:pStyle w:val="PlainText"/>
              <w:rPr>
                <w:lang w:val="en-US"/>
              </w:rPr>
            </w:pPr>
            <w:r w:rsidRPr="00BE6544">
              <w:rPr>
                <w:lang w:val="en-US"/>
              </w:rPr>
              <w:t>0.0470</w:t>
            </w:r>
          </w:p>
        </w:tc>
        <w:tc>
          <w:tcPr>
            <w:tcW w:w="1059" w:type="dxa"/>
            <w:hideMark/>
          </w:tcPr>
          <w:p w14:paraId="664E253D" w14:textId="77777777" w:rsidR="00BE6544" w:rsidRPr="00BE6544" w:rsidRDefault="00BE6544" w:rsidP="00BE6544">
            <w:pPr>
              <w:pStyle w:val="PlainText"/>
              <w:rPr>
                <w:lang w:val="en-US"/>
              </w:rPr>
            </w:pPr>
            <w:r w:rsidRPr="00BE6544">
              <w:rPr>
                <w:lang w:val="en-US"/>
              </w:rPr>
              <w:t>73.49</w:t>
            </w:r>
          </w:p>
        </w:tc>
        <w:tc>
          <w:tcPr>
            <w:tcW w:w="1103" w:type="dxa"/>
            <w:hideMark/>
          </w:tcPr>
          <w:p w14:paraId="5EF79104" w14:textId="77777777" w:rsidR="00BE6544" w:rsidRPr="00BE6544" w:rsidRDefault="00BE6544" w:rsidP="00BE6544">
            <w:pPr>
              <w:pStyle w:val="PlainText"/>
              <w:rPr>
                <w:lang w:val="en-US"/>
              </w:rPr>
            </w:pPr>
            <w:r w:rsidRPr="00BE6544">
              <w:rPr>
                <w:lang w:val="en-US"/>
              </w:rPr>
              <w:t>&lt;0.001</w:t>
            </w:r>
          </w:p>
        </w:tc>
        <w:tc>
          <w:tcPr>
            <w:tcW w:w="1106" w:type="dxa"/>
            <w:hideMark/>
          </w:tcPr>
          <w:p w14:paraId="5A8329F5" w14:textId="77777777" w:rsidR="00BE6544" w:rsidRPr="00BE6544" w:rsidRDefault="00BE6544" w:rsidP="00BE6544">
            <w:pPr>
              <w:pStyle w:val="PlainText"/>
              <w:rPr>
                <w:lang w:val="en-US"/>
              </w:rPr>
            </w:pPr>
            <w:r w:rsidRPr="00BE6544">
              <w:rPr>
                <w:lang w:val="en-US"/>
              </w:rPr>
              <w:t>0.11</w:t>
            </w:r>
          </w:p>
        </w:tc>
      </w:tr>
      <w:tr w:rsidR="00BE6544" w:rsidRPr="00BE6544" w14:paraId="2470AD54" w14:textId="77777777" w:rsidTr="00BE6544">
        <w:trPr>
          <w:trHeight w:val="492"/>
        </w:trPr>
        <w:tc>
          <w:tcPr>
            <w:tcW w:w="1784" w:type="dxa"/>
            <w:tcBorders>
              <w:top w:val="nil"/>
              <w:left w:val="nil"/>
              <w:bottom w:val="single" w:sz="8" w:space="0" w:color="000000"/>
              <w:right w:val="nil"/>
            </w:tcBorders>
            <w:hideMark/>
          </w:tcPr>
          <w:p w14:paraId="5610A2A8" w14:textId="77777777" w:rsidR="00BE6544" w:rsidRPr="00BE6544" w:rsidRDefault="00BE6544" w:rsidP="00BE6544">
            <w:pPr>
              <w:pStyle w:val="PlainText"/>
              <w:rPr>
                <w:b/>
                <w:bCs/>
                <w:lang w:val="en-US"/>
              </w:rPr>
            </w:pPr>
            <w:r w:rsidRPr="00BE6544">
              <w:rPr>
                <w:b/>
                <w:bCs/>
                <w:lang w:val="en-US"/>
              </w:rPr>
              <w:t>Log10CPRAbund</w:t>
            </w:r>
          </w:p>
        </w:tc>
        <w:tc>
          <w:tcPr>
            <w:tcW w:w="1329" w:type="dxa"/>
            <w:tcBorders>
              <w:top w:val="nil"/>
              <w:left w:val="nil"/>
              <w:bottom w:val="single" w:sz="8" w:space="0" w:color="000000"/>
              <w:right w:val="nil"/>
            </w:tcBorders>
            <w:hideMark/>
          </w:tcPr>
          <w:p w14:paraId="573CDF5F" w14:textId="77777777" w:rsidR="00BE6544" w:rsidRPr="00BE6544" w:rsidRDefault="00BE6544" w:rsidP="00BE6544">
            <w:pPr>
              <w:pStyle w:val="PlainText"/>
              <w:rPr>
                <w:lang w:val="en-US"/>
              </w:rPr>
            </w:pPr>
            <w:r w:rsidRPr="00BE6544">
              <w:rPr>
                <w:lang w:val="en-US"/>
              </w:rPr>
              <w:t>-0.09395</w:t>
            </w:r>
          </w:p>
        </w:tc>
        <w:tc>
          <w:tcPr>
            <w:tcW w:w="1335" w:type="dxa"/>
            <w:tcBorders>
              <w:top w:val="nil"/>
              <w:left w:val="nil"/>
              <w:bottom w:val="single" w:sz="8" w:space="0" w:color="000000"/>
              <w:right w:val="nil"/>
            </w:tcBorders>
            <w:hideMark/>
          </w:tcPr>
          <w:p w14:paraId="55521F45" w14:textId="77777777" w:rsidR="00BE6544" w:rsidRPr="00BE6544" w:rsidRDefault="00BE6544" w:rsidP="00BE6544">
            <w:pPr>
              <w:pStyle w:val="PlainText"/>
              <w:rPr>
                <w:lang w:val="en-US"/>
              </w:rPr>
            </w:pPr>
            <w:r w:rsidRPr="00BE6544">
              <w:rPr>
                <w:lang w:val="en-US"/>
              </w:rPr>
              <w:t>0.0259</w:t>
            </w:r>
          </w:p>
        </w:tc>
        <w:tc>
          <w:tcPr>
            <w:tcW w:w="1059" w:type="dxa"/>
            <w:tcBorders>
              <w:top w:val="nil"/>
              <w:left w:val="nil"/>
              <w:bottom w:val="single" w:sz="8" w:space="0" w:color="000000"/>
              <w:right w:val="nil"/>
            </w:tcBorders>
            <w:hideMark/>
          </w:tcPr>
          <w:p w14:paraId="4A867926" w14:textId="77777777" w:rsidR="00BE6544" w:rsidRPr="00BE6544" w:rsidRDefault="00BE6544" w:rsidP="00BE6544">
            <w:pPr>
              <w:pStyle w:val="PlainText"/>
              <w:rPr>
                <w:lang w:val="en-US"/>
              </w:rPr>
            </w:pPr>
            <w:r w:rsidRPr="00BE6544">
              <w:rPr>
                <w:lang w:val="en-US"/>
              </w:rPr>
              <w:t>3.633</w:t>
            </w:r>
          </w:p>
        </w:tc>
        <w:tc>
          <w:tcPr>
            <w:tcW w:w="1103" w:type="dxa"/>
            <w:tcBorders>
              <w:top w:val="nil"/>
              <w:left w:val="nil"/>
              <w:bottom w:val="single" w:sz="8" w:space="0" w:color="000000"/>
              <w:right w:val="nil"/>
            </w:tcBorders>
            <w:hideMark/>
          </w:tcPr>
          <w:p w14:paraId="23E293E7" w14:textId="77777777" w:rsidR="00BE6544" w:rsidRPr="00BE6544" w:rsidRDefault="00BE6544" w:rsidP="00BE6544">
            <w:pPr>
              <w:pStyle w:val="PlainText"/>
              <w:rPr>
                <w:lang w:val="en-US"/>
              </w:rPr>
            </w:pPr>
            <w:r w:rsidRPr="00BE6544">
              <w:rPr>
                <w:lang w:val="en-US"/>
              </w:rPr>
              <w:t>&lt;0.001</w:t>
            </w:r>
          </w:p>
        </w:tc>
        <w:tc>
          <w:tcPr>
            <w:tcW w:w="1106" w:type="dxa"/>
            <w:tcBorders>
              <w:top w:val="nil"/>
              <w:left w:val="nil"/>
              <w:bottom w:val="single" w:sz="8" w:space="0" w:color="000000"/>
              <w:right w:val="nil"/>
            </w:tcBorders>
          </w:tcPr>
          <w:p w14:paraId="4650CA60" w14:textId="77777777" w:rsidR="00BE6544" w:rsidRPr="00BE6544" w:rsidRDefault="00BE6544" w:rsidP="00BE6544">
            <w:pPr>
              <w:pStyle w:val="PlainText"/>
              <w:rPr>
                <w:lang w:val="en-US"/>
              </w:rPr>
            </w:pPr>
          </w:p>
        </w:tc>
      </w:tr>
    </w:tbl>
    <w:p w14:paraId="11B62AF0" w14:textId="77777777" w:rsidR="00BE6544" w:rsidRPr="00BE6544" w:rsidRDefault="00BE6544" w:rsidP="00BE6544">
      <w:pPr>
        <w:pStyle w:val="PlainText"/>
      </w:pPr>
    </w:p>
    <w:p w14:paraId="1499EE3D" w14:textId="77777777" w:rsidR="00BE6544" w:rsidRPr="00BE6544" w:rsidRDefault="00BE6544" w:rsidP="00BE6544">
      <w:pPr>
        <w:pStyle w:val="PlainText"/>
      </w:pPr>
    </w:p>
    <w:p w14:paraId="4AC3A87F" w14:textId="224C544A" w:rsidR="00BE6544" w:rsidRPr="00BE6544" w:rsidRDefault="00BE6544" w:rsidP="00BE6544">
      <w:pPr>
        <w:pStyle w:val="PlainText"/>
        <w:rPr>
          <w:lang w:val="en-US"/>
        </w:rPr>
      </w:pPr>
      <w:r w:rsidRPr="00BE6544">
        <w:rPr>
          <w:lang w:val="en-US"/>
        </w:rPr>
        <w:t xml:space="preserve">An assessment of the linear model against in-situ Continuous Plankton Recorder data (CPR) showed a positive trend, indicating general agreement between the model and observed data. The weak </w:t>
      </w:r>
      <w:r w:rsidRPr="00BE6544">
        <w:rPr>
          <w:lang w:val="en-US"/>
        </w:rPr>
        <w:lastRenderedPageBreak/>
        <w:t>correlation (r=0.34) may be attributed to the sampling differences between instruments. In particular, the CPR is known to under sample zooplankton abundance, particularly at the larger sizes, sizes smaller than 270 µm (the CPR mesh size (Batten et al. 2003)) and of delicate zooplankton (Owens et al.</w:t>
      </w:r>
      <w:r>
        <w:rPr>
          <w:lang w:val="en-US"/>
        </w:rPr>
        <w:t xml:space="preserve"> </w:t>
      </w:r>
      <w:r w:rsidRPr="00BE6544">
        <w:rPr>
          <w:lang w:val="en-US"/>
        </w:rPr>
        <w:t>2013). The small opening aperture of the CPR reduces catchability of zooplankton as they avoid the CPR (Batten et al. 2003). However, the CPR does capture seasonal and long-term zooplankton trends. In addition, there are temporal discrepancies between the data sources, as the model outputs are based on a seasonal average of the satellite data, whereas the CPR data point is based on the observation of that location</w:t>
      </w:r>
      <w:r>
        <w:rPr>
          <w:lang w:val="en-US"/>
        </w:rPr>
        <w:t xml:space="preserve"> </w:t>
      </w:r>
      <w:r w:rsidRPr="00BE6544">
        <w:rPr>
          <w:lang w:val="en-US"/>
        </w:rPr>
        <w:t xml:space="preserve">at the given date and time. The positive relationship between model and observations is a good outcome and indicates that the broad patterns described here are likely accurate. Further ground truthing could be undertaken to improve the accuracy and calibration of the model outputs, </w:t>
      </w:r>
      <w:proofErr w:type="gramStart"/>
      <w:r w:rsidRPr="00BE6544">
        <w:rPr>
          <w:lang w:val="en-US"/>
        </w:rPr>
        <w:t>and also</w:t>
      </w:r>
      <w:proofErr w:type="gramEnd"/>
      <w:r w:rsidRPr="00BE6544">
        <w:rPr>
          <w:lang w:val="en-US"/>
        </w:rPr>
        <w:t xml:space="preserve"> used to compare differences between CPR and OPC sampling results.</w:t>
      </w:r>
    </w:p>
    <w:p w14:paraId="7E79ABF2" w14:textId="77777777" w:rsidR="00BE6544" w:rsidRDefault="00BE6544" w:rsidP="0048670C">
      <w:pPr>
        <w:pStyle w:val="PlainText"/>
      </w:pPr>
    </w:p>
    <w:p w14:paraId="0AB4DCE8" w14:textId="610AC81F" w:rsidR="00953AFC" w:rsidRDefault="00953AFC" w:rsidP="0048670C">
      <w:pPr>
        <w:pStyle w:val="PlainText"/>
      </w:pPr>
    </w:p>
    <w:p w14:paraId="75AC2FCA" w14:textId="38257674" w:rsidR="00953AFC" w:rsidRPr="00DF518C" w:rsidRDefault="00953AFC" w:rsidP="0048670C">
      <w:pPr>
        <w:pStyle w:val="PlainText"/>
      </w:pPr>
      <w:r w:rsidRPr="00953AFC">
        <w:t xml:space="preserve">Mullaney, T.J., Gillanders, B.M., </w:t>
      </w:r>
      <w:proofErr w:type="spellStart"/>
      <w:r w:rsidRPr="00953AFC">
        <w:t>Heagney</w:t>
      </w:r>
      <w:proofErr w:type="spellEnd"/>
      <w:r w:rsidRPr="00953AFC">
        <w:t>, E.C. and Suthers, I.M. (2014), Entrainment and advection of larval sardine, </w:t>
      </w:r>
      <w:proofErr w:type="spellStart"/>
      <w:r w:rsidRPr="00953AFC">
        <w:rPr>
          <w:i/>
          <w:iCs/>
        </w:rPr>
        <w:t>Sardinops</w:t>
      </w:r>
      <w:proofErr w:type="spellEnd"/>
      <w:r w:rsidRPr="00953AFC">
        <w:rPr>
          <w:i/>
          <w:iCs/>
        </w:rPr>
        <w:t xml:space="preserve"> </w:t>
      </w:r>
      <w:proofErr w:type="spellStart"/>
      <w:r w:rsidRPr="00953AFC">
        <w:rPr>
          <w:i/>
          <w:iCs/>
        </w:rPr>
        <w:t>sagax</w:t>
      </w:r>
      <w:proofErr w:type="spellEnd"/>
      <w:r w:rsidRPr="00953AFC">
        <w:rPr>
          <w:i/>
          <w:iCs/>
        </w:rPr>
        <w:t>,</w:t>
      </w:r>
      <w:r w:rsidRPr="00953AFC">
        <w:t xml:space="preserve"> by the East Australian Current and retention in the western Tasman Front. </w:t>
      </w:r>
      <w:r w:rsidRPr="00953AFC">
        <w:rPr>
          <w:i/>
          <w:iCs/>
        </w:rPr>
        <w:t xml:space="preserve">Fish. </w:t>
      </w:r>
      <w:proofErr w:type="spellStart"/>
      <w:r w:rsidRPr="00953AFC">
        <w:rPr>
          <w:i/>
          <w:iCs/>
        </w:rPr>
        <w:t>Oceanogr</w:t>
      </w:r>
      <w:proofErr w:type="spellEnd"/>
      <w:r w:rsidRPr="00953AFC">
        <w:rPr>
          <w:i/>
          <w:iCs/>
        </w:rPr>
        <w:t>.</w:t>
      </w:r>
      <w:r w:rsidRPr="00953AFC">
        <w:t>, 23: 554-567. </w:t>
      </w:r>
      <w:hyperlink r:id="rId14" w:history="1">
        <w:r w:rsidRPr="00953AFC">
          <w:rPr>
            <w:rStyle w:val="Hyperlink"/>
          </w:rPr>
          <w:t>https://doi.org/10.1111/fog.12089</w:t>
        </w:r>
      </w:hyperlink>
    </w:p>
    <w:bookmarkEnd w:id="196"/>
    <w:p w14:paraId="63541FDC" w14:textId="2035820F" w:rsidR="003C4D9D" w:rsidRDefault="003C4D9D" w:rsidP="0048670C">
      <w:pPr>
        <w:spacing w:after="0"/>
      </w:pPr>
    </w:p>
    <w:p w14:paraId="3FCB310C" w14:textId="00BB8DAA" w:rsidR="00BE6544" w:rsidRDefault="00BE6544" w:rsidP="0048670C">
      <w:pPr>
        <w:spacing w:after="0"/>
      </w:pPr>
      <w:r>
        <w:t xml:space="preserve">White (2018) </w:t>
      </w:r>
      <w:r w:rsidRPr="00BE6544">
        <w:t>The spatial distribution of zooplankton production in the western Tasman Sea: A size-spectra approach</w:t>
      </w:r>
      <w:r>
        <w:t xml:space="preserve">. </w:t>
      </w:r>
      <w:proofErr w:type="spellStart"/>
      <w:r>
        <w:t>Masters</w:t>
      </w:r>
      <w:proofErr w:type="spellEnd"/>
      <w:r>
        <w:t xml:space="preserve"> Thesis (UNSW Australia) </w:t>
      </w:r>
      <w:r>
        <w:rPr>
          <w:rFonts w:ascii="Arial" w:hAnsi="Arial" w:cs="Arial"/>
          <w:color w:val="3A3A3A"/>
          <w:sz w:val="23"/>
          <w:szCs w:val="23"/>
          <w:shd w:val="clear" w:color="auto" w:fill="F3F3F3"/>
        </w:rPr>
        <w:t>http://handle.unsw.edu.au/1959.4/60494</w:t>
      </w:r>
    </w:p>
    <w:p w14:paraId="43798BF1" w14:textId="77777777" w:rsidR="00BE6544" w:rsidRDefault="00BE6544" w:rsidP="0048670C">
      <w:pPr>
        <w:spacing w:after="0"/>
      </w:pPr>
    </w:p>
    <w:p w14:paraId="07A6E408" w14:textId="7B13F2D9" w:rsidR="000A6176"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36</w:t>
      </w:r>
      <w:r w:rsidRPr="00C212CF">
        <w:rPr>
          <w:b/>
          <w:bCs/>
        </w:rPr>
        <w:t>:</w:t>
      </w:r>
      <w:r>
        <w:t xml:space="preserve"> </w:t>
      </w:r>
      <w:r w:rsidR="000A6176">
        <w:t xml:space="preserve">Line 224: </w:t>
      </w:r>
      <w:r w:rsidR="000A6176">
        <w:rPr>
          <w:rFonts w:ascii="Segoe UI" w:hAnsi="Segoe UI" w:cs="Segoe UI"/>
          <w:color w:val="000000"/>
          <w:sz w:val="20"/>
          <w:szCs w:val="20"/>
          <w:lang w:bidi="ar-SA"/>
        </w:rPr>
        <w:t xml:space="preserve">Biovolume is commonly used in the literature, useful for comparisons and to be consistent. </w:t>
      </w:r>
      <w:r>
        <w:rPr>
          <w:rFonts w:ascii="Segoe UI" w:hAnsi="Segoe UI" w:cs="Segoe UI"/>
          <w:color w:val="000000"/>
          <w:sz w:val="20"/>
          <w:szCs w:val="20"/>
          <w:lang w:bidi="ar-SA"/>
        </w:rPr>
        <w:t xml:space="preserve"> </w:t>
      </w:r>
      <w:r w:rsidR="000A6176">
        <w:rPr>
          <w:rFonts w:ascii="Segoe UI" w:hAnsi="Segoe UI" w:cs="Segoe UI"/>
          <w:color w:val="000000"/>
          <w:sz w:val="20"/>
          <w:szCs w:val="20"/>
          <w:lang w:bidi="ar-SA"/>
        </w:rPr>
        <w:t>Abundance would be a useful metric to include as well for ecological and global comparison purposes.</w:t>
      </w:r>
    </w:p>
    <w:p w14:paraId="432CEA7D" w14:textId="77777777" w:rsidR="0048670C" w:rsidRPr="0048670C" w:rsidRDefault="0048670C" w:rsidP="0048670C">
      <w:pPr>
        <w:pStyle w:val="PlainText"/>
        <w:rPr>
          <w:b/>
          <w:bCs/>
        </w:rPr>
      </w:pPr>
      <w:r w:rsidRPr="0048670C">
        <w:rPr>
          <w:b/>
          <w:bCs/>
        </w:rPr>
        <w:t>Response:</w:t>
      </w:r>
    </w:p>
    <w:p w14:paraId="7B70AD0D" w14:textId="312CFF4A" w:rsidR="000A6176" w:rsidRDefault="000A6176" w:rsidP="0048670C">
      <w:pPr>
        <w:spacing w:after="0"/>
      </w:pPr>
    </w:p>
    <w:p w14:paraId="264A7740" w14:textId="444887D4" w:rsidR="006770C9" w:rsidRDefault="00070D89" w:rsidP="0048670C">
      <w:pPr>
        <w:spacing w:after="0"/>
      </w:pPr>
      <w:r w:rsidRPr="00C212CF">
        <w:rPr>
          <w:b/>
          <w:bCs/>
        </w:rPr>
        <w:t>Comment #</w:t>
      </w:r>
      <w:r>
        <w:rPr>
          <w:b/>
          <w:bCs/>
        </w:rPr>
        <w:t>37</w:t>
      </w:r>
      <w:r w:rsidRPr="00C212CF">
        <w:rPr>
          <w:b/>
          <w:bCs/>
        </w:rPr>
        <w:t>:</w:t>
      </w:r>
      <w:r>
        <w:t xml:space="preserve"> </w:t>
      </w:r>
      <w:r w:rsidR="006770C9">
        <w:t>Line 236: Common practice in literature is to refer to as biovolume.</w:t>
      </w:r>
    </w:p>
    <w:p w14:paraId="2D2C8C03" w14:textId="77777777" w:rsidR="0048670C" w:rsidRPr="0048670C" w:rsidRDefault="0048670C" w:rsidP="0048670C">
      <w:pPr>
        <w:pStyle w:val="PlainText"/>
        <w:rPr>
          <w:b/>
          <w:bCs/>
        </w:rPr>
      </w:pPr>
      <w:r w:rsidRPr="0048670C">
        <w:rPr>
          <w:b/>
          <w:bCs/>
        </w:rPr>
        <w:t>Response:</w:t>
      </w:r>
    </w:p>
    <w:p w14:paraId="63DADDA3" w14:textId="5E75AB54" w:rsidR="006770C9" w:rsidRDefault="006770C9" w:rsidP="0048670C">
      <w:pPr>
        <w:spacing w:after="0"/>
      </w:pPr>
    </w:p>
    <w:p w14:paraId="0C0C7FB0" w14:textId="01A95244"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38</w:t>
      </w:r>
      <w:r w:rsidRPr="00C212CF">
        <w:rPr>
          <w:b/>
          <w:bCs/>
        </w:rPr>
        <w:t>:</w:t>
      </w:r>
      <w:r>
        <w:t xml:space="preserve"> </w:t>
      </w:r>
      <w:r w:rsidR="006770C9">
        <w:t>Line 245:</w:t>
      </w:r>
      <w:r w:rsidR="006770C9" w:rsidRPr="006770C9">
        <w:rPr>
          <w:rFonts w:ascii="Segoe UI" w:hAnsi="Segoe UI" w:cs="Segoe UI"/>
          <w:color w:val="000000"/>
          <w:sz w:val="20"/>
          <w:szCs w:val="20"/>
          <w:lang w:bidi="ar-SA"/>
        </w:rPr>
        <w:t xml:space="preserve"> </w:t>
      </w:r>
      <w:r w:rsidR="006770C9">
        <w:rPr>
          <w:rFonts w:ascii="Segoe UI" w:hAnsi="Segoe UI" w:cs="Segoe UI"/>
          <w:color w:val="000000"/>
          <w:sz w:val="20"/>
          <w:szCs w:val="20"/>
          <w:lang w:bidi="ar-SA"/>
        </w:rPr>
        <w:t xml:space="preserve">Many of these studies describe results in context of environmental and ecological covariates.  Please include some way to characterise environmental and ecological context of studies. </w:t>
      </w:r>
    </w:p>
    <w:p w14:paraId="21041753" w14:textId="77777777" w:rsidR="0048670C" w:rsidRPr="0048670C" w:rsidRDefault="0048670C" w:rsidP="0048670C">
      <w:pPr>
        <w:pStyle w:val="PlainText"/>
        <w:rPr>
          <w:b/>
          <w:bCs/>
        </w:rPr>
      </w:pPr>
      <w:r w:rsidRPr="0048670C">
        <w:rPr>
          <w:b/>
          <w:bCs/>
        </w:rPr>
        <w:t>Response:</w:t>
      </w:r>
    </w:p>
    <w:p w14:paraId="70171832" w14:textId="41083BC3"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6809E0C2" w14:textId="2AF9C662"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39</w:t>
      </w:r>
      <w:r w:rsidRPr="00C212CF">
        <w:rPr>
          <w:b/>
          <w:bCs/>
        </w:rPr>
        <w:t>:</w:t>
      </w:r>
      <w:r>
        <w:t xml:space="preserve"> </w:t>
      </w:r>
      <w:r w:rsidR="006770C9">
        <w:rPr>
          <w:rFonts w:ascii="Segoe UI" w:hAnsi="Segoe UI" w:cs="Segoe UI"/>
          <w:color w:val="000000"/>
          <w:sz w:val="20"/>
          <w:szCs w:val="20"/>
          <w:lang w:bidi="ar-SA"/>
        </w:rPr>
        <w:t>Line 261: As suggested in the methods sections please restructure to describe:</w:t>
      </w:r>
    </w:p>
    <w:p w14:paraId="5E004FE9" w14:textId="0805070D" w:rsidR="006770C9" w:rsidRPr="006770C9" w:rsidRDefault="006770C9" w:rsidP="0048670C">
      <w:pPr>
        <w:pStyle w:val="ListParagraph"/>
        <w:numPr>
          <w:ilvl w:val="0"/>
          <w:numId w:val="1"/>
        </w:numPr>
        <w:autoSpaceDE w:val="0"/>
        <w:autoSpaceDN w:val="0"/>
        <w:adjustRightInd w:val="0"/>
        <w:spacing w:after="0" w:line="240" w:lineRule="auto"/>
        <w:rPr>
          <w:rFonts w:ascii="Segoe UI" w:hAnsi="Segoe UI" w:cs="Segoe UI"/>
          <w:color w:val="000000"/>
          <w:sz w:val="20"/>
          <w:szCs w:val="20"/>
          <w:lang w:bidi="ar-SA"/>
        </w:rPr>
      </w:pPr>
      <w:r w:rsidRPr="006770C9">
        <w:rPr>
          <w:rFonts w:ascii="Segoe UI" w:hAnsi="Segoe UI" w:cs="Segoe UI"/>
          <w:color w:val="000000"/>
          <w:sz w:val="20"/>
          <w:szCs w:val="20"/>
          <w:lang w:bidi="ar-SA"/>
        </w:rPr>
        <w:t xml:space="preserve">Seasonal variation in EAC dynamics (distance from shore, velocity, SSH, SST, </w:t>
      </w:r>
      <w:proofErr w:type="spellStart"/>
      <w:r w:rsidRPr="006770C9">
        <w:rPr>
          <w:rFonts w:ascii="Segoe UI" w:hAnsi="Segoe UI" w:cs="Segoe UI"/>
          <w:color w:val="000000"/>
          <w:sz w:val="20"/>
          <w:szCs w:val="20"/>
          <w:lang w:bidi="ar-SA"/>
        </w:rPr>
        <w:t>chl</w:t>
      </w:r>
      <w:proofErr w:type="spellEnd"/>
      <w:r w:rsidRPr="006770C9">
        <w:rPr>
          <w:rFonts w:ascii="Segoe UI" w:hAnsi="Segoe UI" w:cs="Segoe UI"/>
          <w:color w:val="000000"/>
          <w:sz w:val="20"/>
          <w:szCs w:val="20"/>
          <w:lang w:bidi="ar-SA"/>
        </w:rPr>
        <w:t xml:space="preserve"> a) </w:t>
      </w:r>
    </w:p>
    <w:p w14:paraId="0F0B203A" w14:textId="35384397" w:rsidR="006770C9" w:rsidRPr="006770C9" w:rsidRDefault="006770C9" w:rsidP="0048670C">
      <w:pPr>
        <w:pStyle w:val="ListParagraph"/>
        <w:numPr>
          <w:ilvl w:val="0"/>
          <w:numId w:val="1"/>
        </w:numPr>
        <w:autoSpaceDE w:val="0"/>
        <w:autoSpaceDN w:val="0"/>
        <w:adjustRightInd w:val="0"/>
        <w:spacing w:after="0" w:line="240" w:lineRule="auto"/>
        <w:rPr>
          <w:rFonts w:ascii="Segoe UI" w:hAnsi="Segoe UI" w:cs="Segoe UI"/>
          <w:color w:val="000000"/>
          <w:sz w:val="20"/>
          <w:szCs w:val="20"/>
          <w:lang w:bidi="ar-SA"/>
        </w:rPr>
      </w:pPr>
      <w:r w:rsidRPr="006770C9">
        <w:rPr>
          <w:rFonts w:ascii="Segoe UI" w:hAnsi="Segoe UI" w:cs="Segoe UI"/>
          <w:color w:val="000000"/>
          <w:sz w:val="20"/>
          <w:szCs w:val="20"/>
          <w:lang w:bidi="ar-SA"/>
        </w:rPr>
        <w:t xml:space="preserve">Observations of vertically resolved cross shelf plots of temperature, salinity, nutrients, </w:t>
      </w:r>
      <w:proofErr w:type="spellStart"/>
      <w:r w:rsidRPr="006770C9">
        <w:rPr>
          <w:rFonts w:ascii="Segoe UI" w:hAnsi="Segoe UI" w:cs="Segoe UI"/>
          <w:color w:val="000000"/>
          <w:sz w:val="20"/>
          <w:szCs w:val="20"/>
          <w:lang w:bidi="ar-SA"/>
        </w:rPr>
        <w:t>chl</w:t>
      </w:r>
      <w:proofErr w:type="spellEnd"/>
      <w:r w:rsidRPr="006770C9">
        <w:rPr>
          <w:rFonts w:ascii="Segoe UI" w:hAnsi="Segoe UI" w:cs="Segoe UI"/>
          <w:color w:val="000000"/>
          <w:sz w:val="20"/>
          <w:szCs w:val="20"/>
          <w:lang w:bidi="ar-SA"/>
        </w:rPr>
        <w:t xml:space="preserve"> a/fluorescence, particulates/</w:t>
      </w:r>
      <w:proofErr w:type="gramStart"/>
      <w:r w:rsidRPr="006770C9">
        <w:rPr>
          <w:rFonts w:ascii="Segoe UI" w:hAnsi="Segoe UI" w:cs="Segoe UI"/>
          <w:color w:val="000000"/>
          <w:sz w:val="20"/>
          <w:szCs w:val="20"/>
          <w:lang w:bidi="ar-SA"/>
        </w:rPr>
        <w:t>zooplankton</w:t>
      </w:r>
      <w:proofErr w:type="gramEnd"/>
      <w:r w:rsidRPr="006770C9">
        <w:rPr>
          <w:rFonts w:ascii="Segoe UI" w:hAnsi="Segoe UI" w:cs="Segoe UI"/>
          <w:color w:val="000000"/>
          <w:sz w:val="20"/>
          <w:szCs w:val="20"/>
          <w:lang w:bidi="ar-SA"/>
        </w:rPr>
        <w:t xml:space="preserve"> </w:t>
      </w:r>
    </w:p>
    <w:p w14:paraId="060F958B" w14:textId="018734C2" w:rsidR="006770C9" w:rsidRDefault="006770C9" w:rsidP="0048670C">
      <w:pPr>
        <w:pStyle w:val="ListParagraph"/>
        <w:numPr>
          <w:ilvl w:val="0"/>
          <w:numId w:val="1"/>
        </w:numPr>
        <w:autoSpaceDE w:val="0"/>
        <w:autoSpaceDN w:val="0"/>
        <w:adjustRightInd w:val="0"/>
        <w:spacing w:after="0" w:line="240" w:lineRule="auto"/>
        <w:rPr>
          <w:rFonts w:ascii="Segoe UI" w:hAnsi="Segoe UI" w:cs="Segoe UI"/>
          <w:color w:val="000000"/>
          <w:sz w:val="20"/>
          <w:szCs w:val="20"/>
          <w:lang w:bidi="ar-SA"/>
        </w:rPr>
      </w:pPr>
      <w:r w:rsidRPr="006770C9">
        <w:rPr>
          <w:rFonts w:ascii="Segoe UI" w:hAnsi="Segoe UI" w:cs="Segoe UI"/>
          <w:color w:val="000000"/>
          <w:sz w:val="20"/>
          <w:szCs w:val="20"/>
          <w:lang w:bidi="ar-SA"/>
        </w:rPr>
        <w:t>In-situ Zooplankton samples for community composition information would help verify cross shelf plots (RMT)?</w:t>
      </w:r>
    </w:p>
    <w:p w14:paraId="34FF8286" w14:textId="77777777" w:rsidR="0048670C" w:rsidRPr="0048670C" w:rsidRDefault="0048670C" w:rsidP="0048670C">
      <w:pPr>
        <w:pStyle w:val="PlainText"/>
        <w:rPr>
          <w:b/>
          <w:bCs/>
        </w:rPr>
      </w:pPr>
      <w:r w:rsidRPr="0048670C">
        <w:rPr>
          <w:b/>
          <w:bCs/>
        </w:rPr>
        <w:t>Response:</w:t>
      </w:r>
    </w:p>
    <w:p w14:paraId="3AFF9CC4" w14:textId="431FDD7E"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38810729" w14:textId="7FE6C6C4"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40</w:t>
      </w:r>
      <w:r w:rsidRPr="00C212CF">
        <w:rPr>
          <w:b/>
          <w:bCs/>
        </w:rPr>
        <w:t>:</w:t>
      </w:r>
      <w:r>
        <w:t xml:space="preserve"> </w:t>
      </w:r>
      <w:r w:rsidR="006770C9">
        <w:rPr>
          <w:rFonts w:ascii="Segoe UI" w:hAnsi="Segoe UI" w:cs="Segoe UI"/>
          <w:color w:val="000000"/>
          <w:sz w:val="20"/>
          <w:szCs w:val="20"/>
          <w:lang w:bidi="ar-SA"/>
        </w:rPr>
        <w:t>Line 266: rephrase/</w:t>
      </w:r>
      <w:proofErr w:type="gramStart"/>
      <w:r w:rsidR="006770C9">
        <w:rPr>
          <w:rFonts w:ascii="Segoe UI" w:hAnsi="Segoe UI" w:cs="Segoe UI"/>
          <w:color w:val="000000"/>
          <w:sz w:val="20"/>
          <w:szCs w:val="20"/>
          <w:lang w:bidi="ar-SA"/>
        </w:rPr>
        <w:t>remove</w:t>
      </w:r>
      <w:proofErr w:type="gramEnd"/>
    </w:p>
    <w:p w14:paraId="48D52DB8" w14:textId="77777777" w:rsidR="0048670C" w:rsidRPr="0048670C" w:rsidRDefault="0048670C" w:rsidP="0048670C">
      <w:pPr>
        <w:pStyle w:val="PlainText"/>
        <w:rPr>
          <w:b/>
          <w:bCs/>
        </w:rPr>
      </w:pPr>
      <w:r w:rsidRPr="0048670C">
        <w:rPr>
          <w:b/>
          <w:bCs/>
        </w:rPr>
        <w:t>Response:</w:t>
      </w:r>
    </w:p>
    <w:p w14:paraId="12F517A2" w14:textId="5F984E82"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51AFC018" w14:textId="52E03152"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4</w:t>
      </w:r>
      <w:r w:rsidRPr="00C212CF">
        <w:rPr>
          <w:b/>
          <w:bCs/>
        </w:rPr>
        <w:t>1:</w:t>
      </w:r>
      <w:r>
        <w:t xml:space="preserve"> </w:t>
      </w:r>
      <w:r w:rsidR="006770C9">
        <w:rPr>
          <w:rFonts w:ascii="Segoe UI" w:hAnsi="Segoe UI" w:cs="Segoe UI"/>
          <w:color w:val="000000"/>
          <w:sz w:val="20"/>
          <w:szCs w:val="20"/>
          <w:lang w:bidi="ar-SA"/>
        </w:rPr>
        <w:t xml:space="preserve">Line 276: Report EAC </w:t>
      </w:r>
      <w:proofErr w:type="spellStart"/>
      <w:r w:rsidR="006770C9">
        <w:rPr>
          <w:rFonts w:ascii="Segoe UI" w:hAnsi="Segoe UI" w:cs="Segoe UI"/>
          <w:color w:val="000000"/>
          <w:sz w:val="20"/>
          <w:szCs w:val="20"/>
          <w:lang w:bidi="ar-SA"/>
        </w:rPr>
        <w:t>centered</w:t>
      </w:r>
      <w:proofErr w:type="spellEnd"/>
      <w:r w:rsidR="006770C9">
        <w:rPr>
          <w:rFonts w:ascii="Segoe UI" w:hAnsi="Segoe UI" w:cs="Segoe UI"/>
          <w:color w:val="000000"/>
          <w:sz w:val="20"/>
          <w:szCs w:val="20"/>
          <w:lang w:bidi="ar-SA"/>
        </w:rPr>
        <w:t xml:space="preserve"> at xx km offshore above the xxx m depth contour. In the discussion cover how the </w:t>
      </w:r>
      <w:proofErr w:type="spellStart"/>
      <w:r w:rsidR="006770C9">
        <w:rPr>
          <w:rFonts w:ascii="Segoe UI" w:hAnsi="Segoe UI" w:cs="Segoe UI"/>
          <w:color w:val="000000"/>
          <w:sz w:val="20"/>
          <w:szCs w:val="20"/>
          <w:lang w:bidi="ar-SA"/>
        </w:rPr>
        <w:t>center</w:t>
      </w:r>
      <w:proofErr w:type="spellEnd"/>
      <w:r w:rsidR="006770C9">
        <w:rPr>
          <w:rFonts w:ascii="Segoe UI" w:hAnsi="Segoe UI" w:cs="Segoe UI"/>
          <w:color w:val="000000"/>
          <w:sz w:val="20"/>
          <w:szCs w:val="20"/>
          <w:lang w:bidi="ar-SA"/>
        </w:rPr>
        <w:t xml:space="preserve"> of EAC was located x distance from shore </w:t>
      </w:r>
      <w:proofErr w:type="gramStart"/>
      <w:r w:rsidR="006770C9">
        <w:rPr>
          <w:rFonts w:ascii="Segoe UI" w:hAnsi="Segoe UI" w:cs="Segoe UI"/>
          <w:color w:val="000000"/>
          <w:sz w:val="20"/>
          <w:szCs w:val="20"/>
          <w:lang w:bidi="ar-SA"/>
        </w:rPr>
        <w:t>/  above</w:t>
      </w:r>
      <w:proofErr w:type="gramEnd"/>
      <w:r w:rsidR="006770C9">
        <w:rPr>
          <w:rFonts w:ascii="Segoe UI" w:hAnsi="Segoe UI" w:cs="Segoe UI"/>
          <w:color w:val="000000"/>
          <w:sz w:val="20"/>
          <w:szCs w:val="20"/>
          <w:lang w:bidi="ar-SA"/>
        </w:rPr>
        <w:t xml:space="preserve"> x depth contour. And how its proximity to coast the depth of water it flowed in influenced uplift?</w:t>
      </w:r>
    </w:p>
    <w:p w14:paraId="3547CA8E" w14:textId="77777777" w:rsidR="0048670C" w:rsidRPr="0048670C" w:rsidRDefault="0048670C" w:rsidP="0048670C">
      <w:pPr>
        <w:pStyle w:val="PlainText"/>
        <w:rPr>
          <w:b/>
          <w:bCs/>
        </w:rPr>
      </w:pPr>
      <w:r w:rsidRPr="0048670C">
        <w:rPr>
          <w:b/>
          <w:bCs/>
        </w:rPr>
        <w:t>Response:</w:t>
      </w:r>
    </w:p>
    <w:p w14:paraId="5FCA79F9" w14:textId="75B6394B"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6AC0EB67" w14:textId="3E2ABB22"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42</w:t>
      </w:r>
      <w:r w:rsidRPr="00C212CF">
        <w:rPr>
          <w:b/>
          <w:bCs/>
        </w:rPr>
        <w:t>:</w:t>
      </w:r>
      <w:r>
        <w:t xml:space="preserve"> </w:t>
      </w:r>
      <w:r w:rsidR="006770C9">
        <w:rPr>
          <w:rFonts w:ascii="Segoe UI" w:hAnsi="Segoe UI" w:cs="Segoe UI"/>
          <w:color w:val="000000"/>
          <w:sz w:val="20"/>
          <w:szCs w:val="20"/>
          <w:lang w:bidi="ar-SA"/>
        </w:rPr>
        <w:t>Line 279: Include data from along and cross shelf flow to make this point.</w:t>
      </w:r>
    </w:p>
    <w:p w14:paraId="1E3273D8" w14:textId="77777777" w:rsidR="0048670C" w:rsidRPr="0048670C" w:rsidRDefault="0048670C" w:rsidP="0048670C">
      <w:pPr>
        <w:pStyle w:val="PlainText"/>
        <w:rPr>
          <w:b/>
          <w:bCs/>
        </w:rPr>
      </w:pPr>
      <w:r w:rsidRPr="0048670C">
        <w:rPr>
          <w:b/>
          <w:bCs/>
        </w:rPr>
        <w:lastRenderedPageBreak/>
        <w:t>Response:</w:t>
      </w:r>
    </w:p>
    <w:p w14:paraId="2DEA64E6" w14:textId="142DA240"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35B62ACC" w14:textId="7917CFAD"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43</w:t>
      </w:r>
      <w:r w:rsidRPr="00C212CF">
        <w:rPr>
          <w:b/>
          <w:bCs/>
        </w:rPr>
        <w:t>:</w:t>
      </w:r>
      <w:r>
        <w:t xml:space="preserve"> </w:t>
      </w:r>
      <w:r w:rsidR="006770C9">
        <w:rPr>
          <w:rFonts w:ascii="Segoe UI" w:hAnsi="Segoe UI" w:cs="Segoe UI"/>
          <w:color w:val="000000"/>
          <w:sz w:val="20"/>
          <w:szCs w:val="20"/>
          <w:lang w:bidi="ar-SA"/>
        </w:rPr>
        <w:t>Line 285: Data does not support the strength of this statement.</w:t>
      </w:r>
    </w:p>
    <w:p w14:paraId="1092D92C" w14:textId="77777777" w:rsidR="0048670C" w:rsidRPr="0048670C" w:rsidRDefault="0048670C" w:rsidP="0048670C">
      <w:pPr>
        <w:pStyle w:val="PlainText"/>
        <w:rPr>
          <w:b/>
          <w:bCs/>
        </w:rPr>
      </w:pPr>
      <w:r w:rsidRPr="0048670C">
        <w:rPr>
          <w:b/>
          <w:bCs/>
        </w:rPr>
        <w:t>Response:</w:t>
      </w:r>
    </w:p>
    <w:p w14:paraId="06CC58C8" w14:textId="6876A1BB"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2A27822A" w14:textId="361826A3"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44</w:t>
      </w:r>
      <w:r w:rsidRPr="00C212CF">
        <w:rPr>
          <w:b/>
          <w:bCs/>
        </w:rPr>
        <w:t>:</w:t>
      </w:r>
      <w:r>
        <w:t xml:space="preserve"> </w:t>
      </w:r>
      <w:r w:rsidR="006770C9">
        <w:rPr>
          <w:rFonts w:ascii="Segoe UI" w:hAnsi="Segoe UI" w:cs="Segoe UI"/>
          <w:color w:val="000000"/>
          <w:sz w:val="20"/>
          <w:szCs w:val="20"/>
          <w:lang w:bidi="ar-SA"/>
        </w:rPr>
        <w:t xml:space="preserve">Line 291: This paragraph would benefit from consideration of cross shelf patterns in temperature, salinity, nutrients, </w:t>
      </w:r>
      <w:proofErr w:type="spellStart"/>
      <w:r w:rsidR="006770C9">
        <w:rPr>
          <w:rFonts w:ascii="Segoe UI" w:hAnsi="Segoe UI" w:cs="Segoe UI"/>
          <w:color w:val="000000"/>
          <w:sz w:val="20"/>
          <w:szCs w:val="20"/>
          <w:lang w:bidi="ar-SA"/>
        </w:rPr>
        <w:t>chl</w:t>
      </w:r>
      <w:proofErr w:type="spellEnd"/>
      <w:r w:rsidR="006770C9">
        <w:rPr>
          <w:rFonts w:ascii="Segoe UI" w:hAnsi="Segoe UI" w:cs="Segoe UI"/>
          <w:color w:val="000000"/>
          <w:sz w:val="20"/>
          <w:szCs w:val="20"/>
          <w:lang w:bidi="ar-SA"/>
        </w:rPr>
        <w:t xml:space="preserve"> a/ </w:t>
      </w:r>
      <w:proofErr w:type="gramStart"/>
      <w:r w:rsidR="006770C9">
        <w:rPr>
          <w:rFonts w:ascii="Segoe UI" w:hAnsi="Segoe UI" w:cs="Segoe UI"/>
          <w:color w:val="000000"/>
          <w:sz w:val="20"/>
          <w:szCs w:val="20"/>
          <w:lang w:bidi="ar-SA"/>
        </w:rPr>
        <w:t>fluorescence</w:t>
      </w:r>
      <w:proofErr w:type="gramEnd"/>
    </w:p>
    <w:p w14:paraId="6CA22D32" w14:textId="77777777" w:rsidR="0048670C" w:rsidRPr="0048670C" w:rsidRDefault="0048670C" w:rsidP="0048670C">
      <w:pPr>
        <w:pStyle w:val="PlainText"/>
        <w:rPr>
          <w:b/>
          <w:bCs/>
        </w:rPr>
      </w:pPr>
      <w:r w:rsidRPr="0048670C">
        <w:rPr>
          <w:b/>
          <w:bCs/>
        </w:rPr>
        <w:t>Response:</w:t>
      </w:r>
    </w:p>
    <w:p w14:paraId="1FDEE136" w14:textId="4472883E"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78E19221" w14:textId="05C22FA0"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45</w:t>
      </w:r>
      <w:r w:rsidRPr="00C212CF">
        <w:rPr>
          <w:b/>
          <w:bCs/>
        </w:rPr>
        <w:t>:</w:t>
      </w:r>
      <w:r>
        <w:t xml:space="preserve"> </w:t>
      </w:r>
      <w:r w:rsidR="006770C9">
        <w:rPr>
          <w:rFonts w:ascii="Segoe UI" w:hAnsi="Segoe UI" w:cs="Segoe UI"/>
          <w:color w:val="000000"/>
          <w:sz w:val="20"/>
          <w:szCs w:val="20"/>
          <w:lang w:bidi="ar-SA"/>
        </w:rPr>
        <w:t>Line 295 (Figure 2): Describe the direction of flow +- represents in the caption.</w:t>
      </w:r>
    </w:p>
    <w:p w14:paraId="24ACCA8E" w14:textId="77777777" w:rsidR="0048670C" w:rsidRPr="0048670C" w:rsidRDefault="0048670C" w:rsidP="0048670C">
      <w:pPr>
        <w:pStyle w:val="PlainText"/>
        <w:rPr>
          <w:b/>
          <w:bCs/>
        </w:rPr>
      </w:pPr>
      <w:r w:rsidRPr="0048670C">
        <w:rPr>
          <w:b/>
          <w:bCs/>
        </w:rPr>
        <w:t>Response:</w:t>
      </w:r>
    </w:p>
    <w:p w14:paraId="40D33A02" w14:textId="02652957"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7DEFA6A6" w14:textId="7F6B067A"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46</w:t>
      </w:r>
      <w:r w:rsidRPr="00C212CF">
        <w:rPr>
          <w:b/>
          <w:bCs/>
        </w:rPr>
        <w:t>:</w:t>
      </w:r>
      <w:r>
        <w:t xml:space="preserve"> </w:t>
      </w:r>
      <w:r w:rsidR="006770C9">
        <w:rPr>
          <w:rFonts w:ascii="Segoe UI" w:hAnsi="Segoe UI" w:cs="Segoe UI"/>
          <w:color w:val="000000"/>
          <w:sz w:val="20"/>
          <w:szCs w:val="20"/>
          <w:lang w:bidi="ar-SA"/>
        </w:rPr>
        <w:t>Line 319: Rephrase</w:t>
      </w:r>
    </w:p>
    <w:p w14:paraId="13E378F0" w14:textId="77777777" w:rsidR="0048670C" w:rsidRPr="0048670C" w:rsidRDefault="0048670C" w:rsidP="0048670C">
      <w:pPr>
        <w:pStyle w:val="PlainText"/>
        <w:rPr>
          <w:b/>
          <w:bCs/>
        </w:rPr>
      </w:pPr>
      <w:r w:rsidRPr="0048670C">
        <w:rPr>
          <w:b/>
          <w:bCs/>
        </w:rPr>
        <w:t>Response:</w:t>
      </w:r>
    </w:p>
    <w:p w14:paraId="4D5B1EFF" w14:textId="3BC0FE45"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2BC214AF" w14:textId="46031E30"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47</w:t>
      </w:r>
      <w:r w:rsidRPr="00C212CF">
        <w:rPr>
          <w:b/>
          <w:bCs/>
        </w:rPr>
        <w:t>:</w:t>
      </w:r>
      <w:r>
        <w:t xml:space="preserve"> </w:t>
      </w:r>
      <w:r w:rsidR="006770C9">
        <w:rPr>
          <w:rFonts w:ascii="Segoe UI" w:hAnsi="Segoe UI" w:cs="Segoe UI"/>
          <w:color w:val="000000"/>
          <w:sz w:val="20"/>
          <w:szCs w:val="20"/>
          <w:lang w:bidi="ar-SA"/>
        </w:rPr>
        <w:t xml:space="preserve">Line 322: Report EAC </w:t>
      </w:r>
      <w:proofErr w:type="spellStart"/>
      <w:r w:rsidR="006770C9">
        <w:rPr>
          <w:rFonts w:ascii="Segoe UI" w:hAnsi="Segoe UI" w:cs="Segoe UI"/>
          <w:color w:val="000000"/>
          <w:sz w:val="20"/>
          <w:szCs w:val="20"/>
          <w:lang w:bidi="ar-SA"/>
        </w:rPr>
        <w:t>centered</w:t>
      </w:r>
      <w:proofErr w:type="spellEnd"/>
      <w:r w:rsidR="006770C9">
        <w:rPr>
          <w:rFonts w:ascii="Segoe UI" w:hAnsi="Segoe UI" w:cs="Segoe UI"/>
          <w:color w:val="000000"/>
          <w:sz w:val="20"/>
          <w:szCs w:val="20"/>
          <w:lang w:bidi="ar-SA"/>
        </w:rPr>
        <w:t xml:space="preserve"> at xx km offshore above the xxx m depth contour. In the discussion cover how the </w:t>
      </w:r>
      <w:proofErr w:type="spellStart"/>
      <w:r w:rsidR="006770C9">
        <w:rPr>
          <w:rFonts w:ascii="Segoe UI" w:hAnsi="Segoe UI" w:cs="Segoe UI"/>
          <w:color w:val="000000"/>
          <w:sz w:val="20"/>
          <w:szCs w:val="20"/>
          <w:lang w:bidi="ar-SA"/>
        </w:rPr>
        <w:t>center</w:t>
      </w:r>
      <w:proofErr w:type="spellEnd"/>
      <w:r w:rsidR="006770C9">
        <w:rPr>
          <w:rFonts w:ascii="Segoe UI" w:hAnsi="Segoe UI" w:cs="Segoe UI"/>
          <w:color w:val="000000"/>
          <w:sz w:val="20"/>
          <w:szCs w:val="20"/>
          <w:lang w:bidi="ar-SA"/>
        </w:rPr>
        <w:t xml:space="preserve"> of EAC was located x distance from shore </w:t>
      </w:r>
      <w:proofErr w:type="gramStart"/>
      <w:r w:rsidR="006770C9">
        <w:rPr>
          <w:rFonts w:ascii="Segoe UI" w:hAnsi="Segoe UI" w:cs="Segoe UI"/>
          <w:color w:val="000000"/>
          <w:sz w:val="20"/>
          <w:szCs w:val="20"/>
          <w:lang w:bidi="ar-SA"/>
        </w:rPr>
        <w:t>/  above</w:t>
      </w:r>
      <w:proofErr w:type="gramEnd"/>
      <w:r w:rsidR="006770C9">
        <w:rPr>
          <w:rFonts w:ascii="Segoe UI" w:hAnsi="Segoe UI" w:cs="Segoe UI"/>
          <w:color w:val="000000"/>
          <w:sz w:val="20"/>
          <w:szCs w:val="20"/>
          <w:lang w:bidi="ar-SA"/>
        </w:rPr>
        <w:t xml:space="preserve"> x depth contour at each station. And how its proximity to coast / depth of water it flowed over influenced uplift.</w:t>
      </w:r>
    </w:p>
    <w:p w14:paraId="18A35061" w14:textId="77777777" w:rsidR="0048670C" w:rsidRPr="0048670C" w:rsidRDefault="0048670C" w:rsidP="0048670C">
      <w:pPr>
        <w:pStyle w:val="PlainText"/>
        <w:rPr>
          <w:b/>
          <w:bCs/>
        </w:rPr>
      </w:pPr>
      <w:r w:rsidRPr="0048670C">
        <w:rPr>
          <w:b/>
          <w:bCs/>
        </w:rPr>
        <w:t>Response:</w:t>
      </w:r>
    </w:p>
    <w:p w14:paraId="7108B4F4" w14:textId="5E693B2C" w:rsidR="006770C9" w:rsidRP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73E97C95" w14:textId="6A5AF65A" w:rsidR="006770C9"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48</w:t>
      </w:r>
      <w:r w:rsidRPr="00C212CF">
        <w:rPr>
          <w:b/>
          <w:bCs/>
        </w:rPr>
        <w:t>:</w:t>
      </w:r>
      <w:r>
        <w:t xml:space="preserve"> </w:t>
      </w:r>
      <w:r w:rsidR="006770C9">
        <w:rPr>
          <w:rFonts w:ascii="Segoe UI" w:hAnsi="Segoe UI" w:cs="Segoe UI"/>
          <w:sz w:val="21"/>
          <w:szCs w:val="21"/>
          <w:lang w:bidi="ar-SA"/>
        </w:rPr>
        <w:t xml:space="preserve">Line 323: </w:t>
      </w:r>
      <w:r w:rsidR="006770C9">
        <w:rPr>
          <w:rFonts w:ascii="Segoe UI" w:hAnsi="Segoe UI" w:cs="Segoe UI"/>
          <w:color w:val="000000"/>
          <w:sz w:val="20"/>
          <w:szCs w:val="20"/>
          <w:lang w:bidi="ar-SA"/>
        </w:rPr>
        <w:t>Include data on along and cross shelf flow to support this point.</w:t>
      </w:r>
    </w:p>
    <w:p w14:paraId="4C4F4DC3" w14:textId="77777777" w:rsidR="0048670C" w:rsidRPr="0048670C" w:rsidRDefault="0048670C" w:rsidP="0048670C">
      <w:pPr>
        <w:pStyle w:val="PlainText"/>
        <w:rPr>
          <w:b/>
          <w:bCs/>
        </w:rPr>
      </w:pPr>
      <w:r w:rsidRPr="0048670C">
        <w:rPr>
          <w:b/>
          <w:bCs/>
        </w:rPr>
        <w:t>Response:</w:t>
      </w:r>
    </w:p>
    <w:p w14:paraId="08082BCB" w14:textId="3C84BF6C" w:rsidR="006770C9" w:rsidRDefault="006770C9" w:rsidP="0048670C">
      <w:pPr>
        <w:autoSpaceDE w:val="0"/>
        <w:autoSpaceDN w:val="0"/>
        <w:adjustRightInd w:val="0"/>
        <w:spacing w:after="0" w:line="240" w:lineRule="auto"/>
        <w:rPr>
          <w:rFonts w:ascii="Segoe UI" w:hAnsi="Segoe UI" w:cs="Segoe UI"/>
          <w:color w:val="000000"/>
          <w:sz w:val="20"/>
          <w:szCs w:val="20"/>
          <w:lang w:bidi="ar-SA"/>
        </w:rPr>
      </w:pPr>
    </w:p>
    <w:p w14:paraId="4BB0604F" w14:textId="47E599E5" w:rsidR="006770C9" w:rsidRDefault="00070D89" w:rsidP="0048670C">
      <w:pPr>
        <w:autoSpaceDE w:val="0"/>
        <w:autoSpaceDN w:val="0"/>
        <w:adjustRightInd w:val="0"/>
        <w:spacing w:after="0" w:line="240" w:lineRule="auto"/>
        <w:rPr>
          <w:rFonts w:ascii="Segoe UI" w:hAnsi="Segoe UI" w:cs="Segoe UI"/>
          <w:sz w:val="21"/>
          <w:szCs w:val="21"/>
          <w:lang w:bidi="ar-SA"/>
        </w:rPr>
      </w:pPr>
      <w:r w:rsidRPr="00C212CF">
        <w:rPr>
          <w:b/>
          <w:bCs/>
        </w:rPr>
        <w:t>Comment #</w:t>
      </w:r>
      <w:r>
        <w:rPr>
          <w:b/>
          <w:bCs/>
        </w:rPr>
        <w:t>49</w:t>
      </w:r>
      <w:r w:rsidRPr="00C212CF">
        <w:rPr>
          <w:b/>
          <w:bCs/>
        </w:rPr>
        <w:t>:</w:t>
      </w:r>
      <w:r>
        <w:t xml:space="preserve"> </w:t>
      </w:r>
      <w:r w:rsidR="006770C9">
        <w:rPr>
          <w:rFonts w:ascii="Segoe UI" w:hAnsi="Segoe UI" w:cs="Segoe UI"/>
          <w:color w:val="000000"/>
          <w:sz w:val="20"/>
          <w:szCs w:val="20"/>
          <w:lang w:bidi="ar-SA"/>
        </w:rPr>
        <w:t xml:space="preserve">Line 324: This paragraph would benefit from the inclusion of cross shelf patterns in temperature, salinity, nutrients, </w:t>
      </w:r>
      <w:proofErr w:type="spellStart"/>
      <w:r w:rsidR="006770C9">
        <w:rPr>
          <w:rFonts w:ascii="Segoe UI" w:hAnsi="Segoe UI" w:cs="Segoe UI"/>
          <w:color w:val="000000"/>
          <w:sz w:val="20"/>
          <w:szCs w:val="20"/>
          <w:lang w:bidi="ar-SA"/>
        </w:rPr>
        <w:t>chl</w:t>
      </w:r>
      <w:proofErr w:type="spellEnd"/>
      <w:r w:rsidR="006770C9">
        <w:rPr>
          <w:rFonts w:ascii="Segoe UI" w:hAnsi="Segoe UI" w:cs="Segoe UI"/>
          <w:color w:val="000000"/>
          <w:sz w:val="20"/>
          <w:szCs w:val="20"/>
          <w:lang w:bidi="ar-SA"/>
        </w:rPr>
        <w:t xml:space="preserve"> a/ </w:t>
      </w:r>
      <w:proofErr w:type="gramStart"/>
      <w:r w:rsidR="006770C9">
        <w:rPr>
          <w:rFonts w:ascii="Segoe UI" w:hAnsi="Segoe UI" w:cs="Segoe UI"/>
          <w:color w:val="000000"/>
          <w:sz w:val="20"/>
          <w:szCs w:val="20"/>
          <w:lang w:bidi="ar-SA"/>
        </w:rPr>
        <w:t>fluorescence</w:t>
      </w:r>
      <w:proofErr w:type="gramEnd"/>
    </w:p>
    <w:p w14:paraId="19671858" w14:textId="77777777" w:rsidR="0048670C" w:rsidRPr="0048670C" w:rsidRDefault="0048670C" w:rsidP="0048670C">
      <w:pPr>
        <w:pStyle w:val="PlainText"/>
        <w:rPr>
          <w:b/>
          <w:bCs/>
        </w:rPr>
      </w:pPr>
      <w:r w:rsidRPr="0048670C">
        <w:rPr>
          <w:b/>
          <w:bCs/>
        </w:rPr>
        <w:t>Response:</w:t>
      </w:r>
    </w:p>
    <w:p w14:paraId="633A8BAE" w14:textId="77DC00F1" w:rsidR="006770C9" w:rsidRDefault="006770C9" w:rsidP="0048670C">
      <w:pPr>
        <w:spacing w:after="0"/>
      </w:pPr>
    </w:p>
    <w:p w14:paraId="7FF636BD" w14:textId="6DD9D6FB" w:rsidR="006770C9" w:rsidRDefault="00070D89" w:rsidP="0048670C">
      <w:pPr>
        <w:autoSpaceDE w:val="0"/>
        <w:autoSpaceDN w:val="0"/>
        <w:adjustRightInd w:val="0"/>
        <w:spacing w:after="0" w:line="240" w:lineRule="auto"/>
        <w:rPr>
          <w:rFonts w:ascii="Segoe UI" w:hAnsi="Segoe UI" w:cs="Segoe UI"/>
          <w:sz w:val="21"/>
          <w:szCs w:val="21"/>
          <w:lang w:bidi="ar-SA"/>
        </w:rPr>
      </w:pPr>
      <w:r w:rsidRPr="00C212CF">
        <w:rPr>
          <w:b/>
          <w:bCs/>
        </w:rPr>
        <w:t>Comment #</w:t>
      </w:r>
      <w:r>
        <w:rPr>
          <w:b/>
          <w:bCs/>
        </w:rPr>
        <w:t>50</w:t>
      </w:r>
      <w:r w:rsidRPr="00C212CF">
        <w:rPr>
          <w:b/>
          <w:bCs/>
        </w:rPr>
        <w:t>:</w:t>
      </w:r>
      <w:r>
        <w:t xml:space="preserve"> </w:t>
      </w:r>
      <w:r w:rsidR="006770C9">
        <w:t xml:space="preserve">Line 327: </w:t>
      </w:r>
      <w:r w:rsidR="006770C9">
        <w:rPr>
          <w:rFonts w:ascii="Segoe UI" w:hAnsi="Segoe UI" w:cs="Segoe UI"/>
          <w:color w:val="000000"/>
          <w:sz w:val="20"/>
          <w:szCs w:val="20"/>
          <w:lang w:bidi="ar-SA"/>
        </w:rPr>
        <w:t xml:space="preserve">Size structure of particulates, community </w:t>
      </w:r>
      <w:proofErr w:type="spellStart"/>
      <w:r w:rsidR="006770C9">
        <w:rPr>
          <w:rFonts w:ascii="Segoe UI" w:hAnsi="Segoe UI" w:cs="Segoe UI"/>
          <w:color w:val="000000"/>
          <w:sz w:val="20"/>
          <w:szCs w:val="20"/>
          <w:lang w:bidi="ar-SA"/>
        </w:rPr>
        <w:t>referes</w:t>
      </w:r>
      <w:proofErr w:type="spellEnd"/>
      <w:r w:rsidR="006770C9">
        <w:rPr>
          <w:rFonts w:ascii="Segoe UI" w:hAnsi="Segoe UI" w:cs="Segoe UI"/>
          <w:color w:val="000000"/>
          <w:sz w:val="20"/>
          <w:szCs w:val="20"/>
          <w:lang w:bidi="ar-SA"/>
        </w:rPr>
        <w:t xml:space="preserve"> to species or functional groups. Data does not support this </w:t>
      </w:r>
      <w:proofErr w:type="gramStart"/>
      <w:r w:rsidR="006770C9">
        <w:rPr>
          <w:rFonts w:ascii="Segoe UI" w:hAnsi="Segoe UI" w:cs="Segoe UI"/>
          <w:color w:val="000000"/>
          <w:sz w:val="20"/>
          <w:szCs w:val="20"/>
          <w:lang w:bidi="ar-SA"/>
        </w:rPr>
        <w:t>statement</w:t>
      </w:r>
      <w:proofErr w:type="gramEnd"/>
    </w:p>
    <w:p w14:paraId="231DAE07" w14:textId="77777777" w:rsidR="0048670C" w:rsidRPr="0048670C" w:rsidRDefault="0048670C" w:rsidP="0048670C">
      <w:pPr>
        <w:pStyle w:val="PlainText"/>
        <w:rPr>
          <w:b/>
          <w:bCs/>
        </w:rPr>
      </w:pPr>
      <w:r w:rsidRPr="0048670C">
        <w:rPr>
          <w:b/>
          <w:bCs/>
        </w:rPr>
        <w:t>Response:</w:t>
      </w:r>
    </w:p>
    <w:p w14:paraId="4E1D2638" w14:textId="43628719" w:rsidR="006770C9" w:rsidRDefault="006770C9" w:rsidP="0048670C">
      <w:pPr>
        <w:spacing w:after="0"/>
      </w:pPr>
    </w:p>
    <w:p w14:paraId="35E5B59B" w14:textId="7105B249" w:rsidR="006770C9" w:rsidRDefault="00070D89" w:rsidP="0048670C">
      <w:pPr>
        <w:spacing w:after="0"/>
      </w:pPr>
      <w:r w:rsidRPr="00C212CF">
        <w:rPr>
          <w:b/>
          <w:bCs/>
        </w:rPr>
        <w:t>Comment #</w:t>
      </w:r>
      <w:r>
        <w:rPr>
          <w:b/>
          <w:bCs/>
        </w:rPr>
        <w:t>51</w:t>
      </w:r>
      <w:r w:rsidRPr="00C212CF">
        <w:rPr>
          <w:b/>
          <w:bCs/>
        </w:rPr>
        <w:t>:</w:t>
      </w:r>
      <w:r>
        <w:t xml:space="preserve"> </w:t>
      </w:r>
      <w:r w:rsidR="006770C9">
        <w:t xml:space="preserve">Line 331: Results are not as clear-cut as </w:t>
      </w:r>
      <w:proofErr w:type="gramStart"/>
      <w:r w:rsidR="006770C9">
        <w:t>reported</w:t>
      </w:r>
      <w:proofErr w:type="gramEnd"/>
    </w:p>
    <w:p w14:paraId="44AA1603" w14:textId="77777777" w:rsidR="0048670C" w:rsidRPr="0048670C" w:rsidRDefault="0048670C" w:rsidP="0048670C">
      <w:pPr>
        <w:pStyle w:val="PlainText"/>
        <w:rPr>
          <w:b/>
          <w:bCs/>
        </w:rPr>
      </w:pPr>
      <w:r w:rsidRPr="0048670C">
        <w:rPr>
          <w:b/>
          <w:bCs/>
        </w:rPr>
        <w:t>Response:</w:t>
      </w:r>
    </w:p>
    <w:p w14:paraId="5016071D" w14:textId="77777777" w:rsidR="0048670C" w:rsidRDefault="0048670C" w:rsidP="0048670C">
      <w:pPr>
        <w:spacing w:after="0"/>
        <w:rPr>
          <w:b/>
          <w:bCs/>
        </w:rPr>
      </w:pPr>
    </w:p>
    <w:p w14:paraId="30237159" w14:textId="4C1B5844" w:rsidR="006770C9" w:rsidRDefault="00070D89" w:rsidP="0048670C">
      <w:pPr>
        <w:spacing w:after="0"/>
      </w:pPr>
      <w:r w:rsidRPr="00C212CF">
        <w:rPr>
          <w:b/>
          <w:bCs/>
        </w:rPr>
        <w:t>Comment #</w:t>
      </w:r>
      <w:r>
        <w:rPr>
          <w:b/>
          <w:bCs/>
        </w:rPr>
        <w:t>52</w:t>
      </w:r>
      <w:r w:rsidRPr="00C212CF">
        <w:rPr>
          <w:b/>
          <w:bCs/>
        </w:rPr>
        <w:t>:</w:t>
      </w:r>
      <w:r>
        <w:t xml:space="preserve"> </w:t>
      </w:r>
      <w:r w:rsidR="006770C9">
        <w:t xml:space="preserve">Line 334: Abundance data would be </w:t>
      </w:r>
      <w:proofErr w:type="gramStart"/>
      <w:r w:rsidR="006770C9">
        <w:t>useful</w:t>
      </w:r>
      <w:proofErr w:type="gramEnd"/>
    </w:p>
    <w:p w14:paraId="781BB847" w14:textId="77777777" w:rsidR="0048670C" w:rsidRPr="0048670C" w:rsidRDefault="0048670C" w:rsidP="0048670C">
      <w:pPr>
        <w:pStyle w:val="PlainText"/>
        <w:rPr>
          <w:b/>
          <w:bCs/>
        </w:rPr>
      </w:pPr>
      <w:r w:rsidRPr="0048670C">
        <w:rPr>
          <w:b/>
          <w:bCs/>
        </w:rPr>
        <w:t>Response:</w:t>
      </w:r>
    </w:p>
    <w:p w14:paraId="64C61ECF" w14:textId="1F98CBEF" w:rsidR="006770C9" w:rsidRDefault="006770C9" w:rsidP="0048670C">
      <w:pPr>
        <w:spacing w:after="0"/>
      </w:pPr>
    </w:p>
    <w:p w14:paraId="43D45668" w14:textId="5D41C651" w:rsidR="006770C9" w:rsidRDefault="00070D89" w:rsidP="0048670C">
      <w:pPr>
        <w:spacing w:after="0"/>
        <w:rPr>
          <w:rFonts w:ascii="Segoe UI" w:hAnsi="Segoe UI" w:cs="Segoe UI"/>
          <w:color w:val="000000"/>
          <w:sz w:val="20"/>
          <w:szCs w:val="20"/>
          <w:lang w:bidi="ar-SA"/>
        </w:rPr>
      </w:pPr>
      <w:r w:rsidRPr="00C212CF">
        <w:rPr>
          <w:b/>
          <w:bCs/>
        </w:rPr>
        <w:t>Comment #</w:t>
      </w:r>
      <w:r>
        <w:rPr>
          <w:b/>
          <w:bCs/>
        </w:rPr>
        <w:t>53</w:t>
      </w:r>
      <w:r w:rsidRPr="00C212CF">
        <w:rPr>
          <w:b/>
          <w:bCs/>
        </w:rPr>
        <w:t>:</w:t>
      </w:r>
      <w:r>
        <w:t xml:space="preserve"> </w:t>
      </w:r>
      <w:r w:rsidR="006770C9">
        <w:t xml:space="preserve">Line 337: </w:t>
      </w:r>
      <w:r w:rsidR="006770C9">
        <w:rPr>
          <w:rFonts w:ascii="Segoe UI" w:hAnsi="Segoe UI" w:cs="Segoe UI"/>
          <w:color w:val="000000"/>
          <w:sz w:val="20"/>
          <w:szCs w:val="20"/>
          <w:lang w:bidi="ar-SA"/>
        </w:rPr>
        <w:t>Include numbers of along and cross shelf flow to make this point.</w:t>
      </w:r>
    </w:p>
    <w:p w14:paraId="5A796657" w14:textId="77777777" w:rsidR="0048670C" w:rsidRPr="0048670C" w:rsidRDefault="0048670C" w:rsidP="0048670C">
      <w:pPr>
        <w:pStyle w:val="PlainText"/>
        <w:rPr>
          <w:b/>
          <w:bCs/>
        </w:rPr>
      </w:pPr>
      <w:r w:rsidRPr="0048670C">
        <w:rPr>
          <w:b/>
          <w:bCs/>
        </w:rPr>
        <w:t>Response:</w:t>
      </w:r>
    </w:p>
    <w:p w14:paraId="108B606E" w14:textId="77777777" w:rsidR="0048670C" w:rsidRDefault="0048670C" w:rsidP="0048670C">
      <w:pPr>
        <w:autoSpaceDE w:val="0"/>
        <w:autoSpaceDN w:val="0"/>
        <w:adjustRightInd w:val="0"/>
        <w:spacing w:after="0" w:line="240" w:lineRule="auto"/>
        <w:rPr>
          <w:b/>
          <w:bCs/>
        </w:rPr>
      </w:pPr>
    </w:p>
    <w:p w14:paraId="1EEA3740" w14:textId="7E57FCD5" w:rsidR="006770C9" w:rsidRDefault="00070D89" w:rsidP="0048670C">
      <w:pPr>
        <w:autoSpaceDE w:val="0"/>
        <w:autoSpaceDN w:val="0"/>
        <w:adjustRightInd w:val="0"/>
        <w:spacing w:after="0" w:line="240" w:lineRule="auto"/>
        <w:rPr>
          <w:rFonts w:ascii="Segoe UI" w:hAnsi="Segoe UI" w:cs="Segoe UI"/>
          <w:sz w:val="21"/>
          <w:szCs w:val="21"/>
          <w:lang w:bidi="ar-SA"/>
        </w:rPr>
      </w:pPr>
      <w:r w:rsidRPr="00C212CF">
        <w:rPr>
          <w:b/>
          <w:bCs/>
        </w:rPr>
        <w:t>Comment #</w:t>
      </w:r>
      <w:r>
        <w:rPr>
          <w:b/>
          <w:bCs/>
        </w:rPr>
        <w:t>54</w:t>
      </w:r>
      <w:r w:rsidRPr="00C212CF">
        <w:rPr>
          <w:b/>
          <w:bCs/>
        </w:rPr>
        <w:t>:</w:t>
      </w:r>
      <w:r>
        <w:t xml:space="preserve"> </w:t>
      </w:r>
      <w:r w:rsidR="006770C9">
        <w:rPr>
          <w:rFonts w:ascii="Segoe UI" w:hAnsi="Segoe UI" w:cs="Segoe UI"/>
          <w:color w:val="000000"/>
          <w:sz w:val="20"/>
          <w:szCs w:val="20"/>
          <w:lang w:bidi="ar-SA"/>
        </w:rPr>
        <w:t xml:space="preserve">Line 340: Report EAC </w:t>
      </w:r>
      <w:proofErr w:type="spellStart"/>
      <w:r w:rsidR="006770C9">
        <w:rPr>
          <w:rFonts w:ascii="Segoe UI" w:hAnsi="Segoe UI" w:cs="Segoe UI"/>
          <w:color w:val="000000"/>
          <w:sz w:val="20"/>
          <w:szCs w:val="20"/>
          <w:lang w:bidi="ar-SA"/>
        </w:rPr>
        <w:t>centered</w:t>
      </w:r>
      <w:proofErr w:type="spellEnd"/>
      <w:r w:rsidR="006770C9">
        <w:rPr>
          <w:rFonts w:ascii="Segoe UI" w:hAnsi="Segoe UI" w:cs="Segoe UI"/>
          <w:color w:val="000000"/>
          <w:sz w:val="20"/>
          <w:szCs w:val="20"/>
          <w:lang w:bidi="ar-SA"/>
        </w:rPr>
        <w:t xml:space="preserve"> at xx km offshore above the xxx m depth contour. In the discussion cover how the </w:t>
      </w:r>
      <w:proofErr w:type="spellStart"/>
      <w:r w:rsidR="006770C9">
        <w:rPr>
          <w:rFonts w:ascii="Segoe UI" w:hAnsi="Segoe UI" w:cs="Segoe UI"/>
          <w:color w:val="000000"/>
          <w:sz w:val="20"/>
          <w:szCs w:val="20"/>
          <w:lang w:bidi="ar-SA"/>
        </w:rPr>
        <w:t>center</w:t>
      </w:r>
      <w:proofErr w:type="spellEnd"/>
      <w:r w:rsidR="006770C9">
        <w:rPr>
          <w:rFonts w:ascii="Segoe UI" w:hAnsi="Segoe UI" w:cs="Segoe UI"/>
          <w:color w:val="000000"/>
          <w:sz w:val="20"/>
          <w:szCs w:val="20"/>
          <w:lang w:bidi="ar-SA"/>
        </w:rPr>
        <w:t xml:space="preserve"> of EAC was located x distance from shore </w:t>
      </w:r>
      <w:proofErr w:type="gramStart"/>
      <w:r w:rsidR="006770C9">
        <w:rPr>
          <w:rFonts w:ascii="Segoe UI" w:hAnsi="Segoe UI" w:cs="Segoe UI"/>
          <w:color w:val="000000"/>
          <w:sz w:val="20"/>
          <w:szCs w:val="20"/>
          <w:lang w:bidi="ar-SA"/>
        </w:rPr>
        <w:t>/  above</w:t>
      </w:r>
      <w:proofErr w:type="gramEnd"/>
      <w:r w:rsidR="006770C9">
        <w:rPr>
          <w:rFonts w:ascii="Segoe UI" w:hAnsi="Segoe UI" w:cs="Segoe UI"/>
          <w:color w:val="000000"/>
          <w:sz w:val="20"/>
          <w:szCs w:val="20"/>
          <w:lang w:bidi="ar-SA"/>
        </w:rPr>
        <w:t xml:space="preserve"> x depth contour. And how its proximity to coast the depth of water it flowed in influenced uplift?</w:t>
      </w:r>
    </w:p>
    <w:p w14:paraId="4DFF28E9" w14:textId="77777777" w:rsidR="0048670C" w:rsidRPr="0048670C" w:rsidRDefault="0048670C" w:rsidP="0048670C">
      <w:pPr>
        <w:pStyle w:val="PlainText"/>
        <w:rPr>
          <w:b/>
          <w:bCs/>
        </w:rPr>
      </w:pPr>
      <w:r w:rsidRPr="0048670C">
        <w:rPr>
          <w:b/>
          <w:bCs/>
        </w:rPr>
        <w:t>Response:</w:t>
      </w:r>
    </w:p>
    <w:p w14:paraId="76FEF63A" w14:textId="50D16163" w:rsidR="006770C9" w:rsidRDefault="006770C9" w:rsidP="0048670C">
      <w:pPr>
        <w:spacing w:after="0"/>
      </w:pPr>
    </w:p>
    <w:p w14:paraId="25BF6668" w14:textId="192CBD6B" w:rsidR="00DB7DF6" w:rsidRDefault="00070D89" w:rsidP="0048670C">
      <w:pPr>
        <w:spacing w:after="0"/>
      </w:pPr>
      <w:r w:rsidRPr="00C212CF">
        <w:rPr>
          <w:b/>
          <w:bCs/>
        </w:rPr>
        <w:t>Comment #</w:t>
      </w:r>
      <w:r>
        <w:rPr>
          <w:b/>
          <w:bCs/>
        </w:rPr>
        <w:t>55</w:t>
      </w:r>
      <w:r w:rsidRPr="00C212CF">
        <w:rPr>
          <w:b/>
          <w:bCs/>
        </w:rPr>
        <w:t>:</w:t>
      </w:r>
      <w:r>
        <w:t xml:space="preserve"> </w:t>
      </w:r>
      <w:r w:rsidR="00DB7DF6">
        <w:t>Line 342: Rephrase</w:t>
      </w:r>
    </w:p>
    <w:p w14:paraId="7AE28DBA" w14:textId="77777777" w:rsidR="0048670C" w:rsidRPr="0048670C" w:rsidRDefault="0048670C" w:rsidP="0048670C">
      <w:pPr>
        <w:pStyle w:val="PlainText"/>
        <w:rPr>
          <w:b/>
          <w:bCs/>
        </w:rPr>
      </w:pPr>
      <w:r w:rsidRPr="0048670C">
        <w:rPr>
          <w:b/>
          <w:bCs/>
        </w:rPr>
        <w:t>Response:</w:t>
      </w:r>
    </w:p>
    <w:p w14:paraId="77C45BF4" w14:textId="77777777" w:rsidR="0048670C" w:rsidRDefault="0048670C" w:rsidP="0048670C">
      <w:pPr>
        <w:spacing w:after="0"/>
        <w:rPr>
          <w:b/>
          <w:bCs/>
        </w:rPr>
      </w:pPr>
    </w:p>
    <w:p w14:paraId="196CB972" w14:textId="60640298" w:rsidR="00DB7DF6" w:rsidRDefault="00070D89" w:rsidP="0048670C">
      <w:pPr>
        <w:spacing w:after="0"/>
        <w:rPr>
          <w:rFonts w:ascii="Segoe UI" w:hAnsi="Segoe UI" w:cs="Segoe UI"/>
          <w:color w:val="000000"/>
          <w:sz w:val="20"/>
          <w:szCs w:val="20"/>
          <w:lang w:bidi="ar-SA"/>
        </w:rPr>
      </w:pPr>
      <w:r w:rsidRPr="00C212CF">
        <w:rPr>
          <w:b/>
          <w:bCs/>
        </w:rPr>
        <w:lastRenderedPageBreak/>
        <w:t>Comment #</w:t>
      </w:r>
      <w:r>
        <w:rPr>
          <w:b/>
          <w:bCs/>
        </w:rPr>
        <w:t>56</w:t>
      </w:r>
      <w:r w:rsidRPr="00C212CF">
        <w:rPr>
          <w:b/>
          <w:bCs/>
        </w:rPr>
        <w:t>:</w:t>
      </w:r>
      <w:r>
        <w:t xml:space="preserve"> </w:t>
      </w:r>
      <w:r w:rsidR="00DB7DF6">
        <w:t xml:space="preserve">Line 343: </w:t>
      </w:r>
      <w:r w:rsidR="00DB7DF6">
        <w:rPr>
          <w:rFonts w:ascii="Segoe UI" w:hAnsi="Segoe UI" w:cs="Segoe UI"/>
          <w:color w:val="000000"/>
          <w:sz w:val="20"/>
          <w:szCs w:val="20"/>
          <w:lang w:bidi="ar-SA"/>
        </w:rPr>
        <w:t xml:space="preserve">This paragraph would benefit from the inclusion of cross shelf patterns in temperature, salinity, nutrients, </w:t>
      </w:r>
      <w:proofErr w:type="spellStart"/>
      <w:r w:rsidR="00DB7DF6">
        <w:rPr>
          <w:rFonts w:ascii="Segoe UI" w:hAnsi="Segoe UI" w:cs="Segoe UI"/>
          <w:color w:val="000000"/>
          <w:sz w:val="20"/>
          <w:szCs w:val="20"/>
          <w:lang w:bidi="ar-SA"/>
        </w:rPr>
        <w:t>chl</w:t>
      </w:r>
      <w:proofErr w:type="spellEnd"/>
      <w:r w:rsidR="00DB7DF6">
        <w:rPr>
          <w:rFonts w:ascii="Segoe UI" w:hAnsi="Segoe UI" w:cs="Segoe UI"/>
          <w:color w:val="000000"/>
          <w:sz w:val="20"/>
          <w:szCs w:val="20"/>
          <w:lang w:bidi="ar-SA"/>
        </w:rPr>
        <w:t xml:space="preserve"> a/ </w:t>
      </w:r>
      <w:proofErr w:type="gramStart"/>
      <w:r w:rsidR="00DB7DF6">
        <w:rPr>
          <w:rFonts w:ascii="Segoe UI" w:hAnsi="Segoe UI" w:cs="Segoe UI"/>
          <w:color w:val="000000"/>
          <w:sz w:val="20"/>
          <w:szCs w:val="20"/>
          <w:lang w:bidi="ar-SA"/>
        </w:rPr>
        <w:t>fluorescence</w:t>
      </w:r>
      <w:proofErr w:type="gramEnd"/>
    </w:p>
    <w:p w14:paraId="43089E92" w14:textId="77777777" w:rsidR="0048670C" w:rsidRPr="0048670C" w:rsidRDefault="0048670C" w:rsidP="0048670C">
      <w:pPr>
        <w:pStyle w:val="PlainText"/>
        <w:rPr>
          <w:b/>
          <w:bCs/>
        </w:rPr>
      </w:pPr>
      <w:r w:rsidRPr="0048670C">
        <w:rPr>
          <w:b/>
          <w:bCs/>
        </w:rPr>
        <w:t>Response:</w:t>
      </w:r>
    </w:p>
    <w:p w14:paraId="5E0E3CEA" w14:textId="6343CC46" w:rsidR="00DB7DF6" w:rsidRDefault="00DB7DF6" w:rsidP="0048670C">
      <w:pPr>
        <w:spacing w:after="0"/>
        <w:rPr>
          <w:rFonts w:ascii="Segoe UI" w:hAnsi="Segoe UI" w:cs="Segoe UI"/>
          <w:color w:val="000000"/>
          <w:sz w:val="20"/>
          <w:szCs w:val="20"/>
          <w:lang w:bidi="ar-SA"/>
        </w:rPr>
      </w:pPr>
    </w:p>
    <w:p w14:paraId="3B008F84" w14:textId="24674B7D" w:rsidR="00DB7DF6" w:rsidRDefault="00070D89" w:rsidP="0048670C">
      <w:pPr>
        <w:spacing w:after="0"/>
        <w:rPr>
          <w:rFonts w:ascii="Segoe UI" w:hAnsi="Segoe UI" w:cs="Segoe UI"/>
          <w:color w:val="000000"/>
          <w:sz w:val="20"/>
          <w:szCs w:val="20"/>
          <w:lang w:bidi="ar-SA"/>
        </w:rPr>
      </w:pPr>
      <w:r w:rsidRPr="00C212CF">
        <w:rPr>
          <w:b/>
          <w:bCs/>
        </w:rPr>
        <w:t>Comment #</w:t>
      </w:r>
      <w:r>
        <w:rPr>
          <w:b/>
          <w:bCs/>
        </w:rPr>
        <w:t>57</w:t>
      </w:r>
      <w:r w:rsidRPr="00C212CF">
        <w:rPr>
          <w:b/>
          <w:bCs/>
        </w:rPr>
        <w:t>:</w:t>
      </w:r>
      <w:r>
        <w:t xml:space="preserve"> </w:t>
      </w:r>
      <w:r w:rsidR="00DB7DF6">
        <w:rPr>
          <w:rFonts w:ascii="Segoe UI" w:hAnsi="Segoe UI" w:cs="Segoe UI"/>
          <w:color w:val="000000"/>
          <w:sz w:val="20"/>
          <w:szCs w:val="20"/>
          <w:lang w:bidi="ar-SA"/>
        </w:rPr>
        <w:t>Line 344: Rephrase</w:t>
      </w:r>
    </w:p>
    <w:p w14:paraId="3CB8157D" w14:textId="77777777" w:rsidR="0048670C" w:rsidRPr="0048670C" w:rsidRDefault="0048670C" w:rsidP="0048670C">
      <w:pPr>
        <w:pStyle w:val="PlainText"/>
        <w:rPr>
          <w:b/>
          <w:bCs/>
        </w:rPr>
      </w:pPr>
      <w:r w:rsidRPr="0048670C">
        <w:rPr>
          <w:b/>
          <w:bCs/>
        </w:rPr>
        <w:t>Response:</w:t>
      </w:r>
    </w:p>
    <w:p w14:paraId="65BC9B27" w14:textId="77777777" w:rsidR="0048670C" w:rsidRDefault="0048670C" w:rsidP="0048670C">
      <w:pPr>
        <w:spacing w:after="0"/>
        <w:rPr>
          <w:b/>
          <w:bCs/>
        </w:rPr>
      </w:pPr>
    </w:p>
    <w:p w14:paraId="4070DEBC" w14:textId="7D1D3D10" w:rsidR="00DB7DF6" w:rsidRDefault="00070D89" w:rsidP="0048670C">
      <w:pPr>
        <w:spacing w:after="0"/>
        <w:rPr>
          <w:rFonts w:ascii="Segoe UI" w:hAnsi="Segoe UI" w:cs="Segoe UI"/>
          <w:color w:val="000000"/>
          <w:sz w:val="20"/>
          <w:szCs w:val="20"/>
          <w:lang w:bidi="ar-SA"/>
        </w:rPr>
      </w:pPr>
      <w:r w:rsidRPr="00C212CF">
        <w:rPr>
          <w:b/>
          <w:bCs/>
        </w:rPr>
        <w:t>Comment #</w:t>
      </w:r>
      <w:r>
        <w:rPr>
          <w:b/>
          <w:bCs/>
        </w:rPr>
        <w:t>58</w:t>
      </w:r>
      <w:r w:rsidRPr="00C212CF">
        <w:rPr>
          <w:b/>
          <w:bCs/>
        </w:rPr>
        <w:t>:</w:t>
      </w:r>
      <w:r>
        <w:t xml:space="preserve"> </w:t>
      </w:r>
      <w:r w:rsidR="00DB7DF6">
        <w:rPr>
          <w:rFonts w:ascii="Segoe UI" w:hAnsi="Segoe UI" w:cs="Segoe UI"/>
          <w:color w:val="000000"/>
          <w:sz w:val="20"/>
          <w:szCs w:val="20"/>
          <w:lang w:bidi="ar-SA"/>
        </w:rPr>
        <w:t>Line 344: particle biomass</w:t>
      </w:r>
    </w:p>
    <w:p w14:paraId="0F990941" w14:textId="77777777" w:rsidR="0048670C" w:rsidRPr="0048670C" w:rsidRDefault="0048670C" w:rsidP="0048670C">
      <w:pPr>
        <w:pStyle w:val="PlainText"/>
        <w:rPr>
          <w:b/>
          <w:bCs/>
        </w:rPr>
      </w:pPr>
      <w:r w:rsidRPr="0048670C">
        <w:rPr>
          <w:b/>
          <w:bCs/>
        </w:rPr>
        <w:t>Response:</w:t>
      </w:r>
    </w:p>
    <w:p w14:paraId="66528574" w14:textId="77777777" w:rsidR="0048670C" w:rsidRDefault="0048670C" w:rsidP="0048670C">
      <w:pPr>
        <w:spacing w:after="0"/>
        <w:rPr>
          <w:b/>
          <w:bCs/>
        </w:rPr>
      </w:pPr>
    </w:p>
    <w:p w14:paraId="79C2D4DE" w14:textId="160559CB" w:rsidR="00DB7DF6" w:rsidRDefault="00070D89" w:rsidP="0048670C">
      <w:pPr>
        <w:spacing w:after="0"/>
        <w:rPr>
          <w:rFonts w:ascii="Segoe UI" w:hAnsi="Segoe UI" w:cs="Segoe UI"/>
          <w:color w:val="000000"/>
          <w:sz w:val="20"/>
          <w:szCs w:val="20"/>
          <w:lang w:bidi="ar-SA"/>
        </w:rPr>
      </w:pPr>
      <w:r w:rsidRPr="00C212CF">
        <w:rPr>
          <w:b/>
          <w:bCs/>
        </w:rPr>
        <w:t>Comment #</w:t>
      </w:r>
      <w:r>
        <w:rPr>
          <w:b/>
          <w:bCs/>
        </w:rPr>
        <w:t>59</w:t>
      </w:r>
      <w:r w:rsidRPr="00C212CF">
        <w:rPr>
          <w:b/>
          <w:bCs/>
        </w:rPr>
        <w:t>:</w:t>
      </w:r>
      <w:r>
        <w:t xml:space="preserve"> </w:t>
      </w:r>
      <w:r w:rsidR="00DB7DF6">
        <w:rPr>
          <w:rFonts w:ascii="Segoe UI" w:hAnsi="Segoe UI" w:cs="Segoe UI"/>
          <w:color w:val="000000"/>
          <w:sz w:val="20"/>
          <w:szCs w:val="20"/>
          <w:lang w:bidi="ar-SA"/>
        </w:rPr>
        <w:t>Line 345: Data does not support this.</w:t>
      </w:r>
    </w:p>
    <w:p w14:paraId="7D04AD2B" w14:textId="77777777" w:rsidR="0048670C" w:rsidRPr="0048670C" w:rsidRDefault="0048670C" w:rsidP="0048670C">
      <w:pPr>
        <w:pStyle w:val="PlainText"/>
        <w:rPr>
          <w:b/>
          <w:bCs/>
        </w:rPr>
      </w:pPr>
      <w:r w:rsidRPr="0048670C">
        <w:rPr>
          <w:b/>
          <w:bCs/>
        </w:rPr>
        <w:t>Response:</w:t>
      </w:r>
    </w:p>
    <w:p w14:paraId="04644706" w14:textId="77777777" w:rsidR="0048670C" w:rsidRDefault="0048670C" w:rsidP="0048670C">
      <w:pPr>
        <w:spacing w:after="0"/>
        <w:rPr>
          <w:b/>
          <w:bCs/>
        </w:rPr>
      </w:pPr>
    </w:p>
    <w:p w14:paraId="677848C0" w14:textId="3774516B" w:rsidR="00DB7DF6" w:rsidRDefault="00070D89" w:rsidP="0048670C">
      <w:pPr>
        <w:spacing w:after="0"/>
        <w:rPr>
          <w:rFonts w:ascii="Segoe UI" w:hAnsi="Segoe UI" w:cs="Segoe UI"/>
          <w:color w:val="000000"/>
          <w:sz w:val="20"/>
          <w:szCs w:val="20"/>
          <w:lang w:bidi="ar-SA"/>
        </w:rPr>
      </w:pPr>
      <w:r w:rsidRPr="00C212CF">
        <w:rPr>
          <w:b/>
          <w:bCs/>
        </w:rPr>
        <w:t>Comment #</w:t>
      </w:r>
      <w:r>
        <w:rPr>
          <w:b/>
          <w:bCs/>
        </w:rPr>
        <w:t>60</w:t>
      </w:r>
      <w:r w:rsidRPr="00C212CF">
        <w:rPr>
          <w:b/>
          <w:bCs/>
        </w:rPr>
        <w:t>:</w:t>
      </w:r>
      <w:r>
        <w:t xml:space="preserve"> </w:t>
      </w:r>
      <w:r w:rsidR="00DB7DF6">
        <w:rPr>
          <w:rFonts w:ascii="Segoe UI" w:hAnsi="Segoe UI" w:cs="Segoe UI"/>
          <w:color w:val="000000"/>
          <w:sz w:val="20"/>
          <w:szCs w:val="20"/>
          <w:lang w:bidi="ar-SA"/>
        </w:rPr>
        <w:t>Line 345: Rephrase</w:t>
      </w:r>
    </w:p>
    <w:p w14:paraId="06D6A2A3" w14:textId="77777777" w:rsidR="0048670C" w:rsidRPr="0048670C" w:rsidRDefault="0048670C" w:rsidP="0048670C">
      <w:pPr>
        <w:pStyle w:val="PlainText"/>
        <w:rPr>
          <w:b/>
          <w:bCs/>
        </w:rPr>
      </w:pPr>
      <w:r w:rsidRPr="0048670C">
        <w:rPr>
          <w:b/>
          <w:bCs/>
        </w:rPr>
        <w:t>Response:</w:t>
      </w:r>
    </w:p>
    <w:p w14:paraId="2E21175A" w14:textId="77777777" w:rsidR="0048670C" w:rsidRDefault="0048670C" w:rsidP="0048670C">
      <w:pPr>
        <w:spacing w:after="0"/>
        <w:rPr>
          <w:b/>
          <w:bCs/>
        </w:rPr>
      </w:pPr>
    </w:p>
    <w:p w14:paraId="0F34B3C8" w14:textId="732A057A" w:rsidR="00DB7DF6" w:rsidRDefault="00070D89" w:rsidP="0048670C">
      <w:pPr>
        <w:spacing w:after="0"/>
        <w:rPr>
          <w:rFonts w:ascii="Segoe UI" w:hAnsi="Segoe UI" w:cs="Segoe UI"/>
          <w:color w:val="000000"/>
          <w:sz w:val="20"/>
          <w:szCs w:val="20"/>
          <w:lang w:bidi="ar-SA"/>
        </w:rPr>
      </w:pPr>
      <w:r w:rsidRPr="00C212CF">
        <w:rPr>
          <w:b/>
          <w:bCs/>
        </w:rPr>
        <w:t>Comment #</w:t>
      </w:r>
      <w:r>
        <w:rPr>
          <w:b/>
          <w:bCs/>
        </w:rPr>
        <w:t>6</w:t>
      </w:r>
      <w:r w:rsidRPr="00C212CF">
        <w:rPr>
          <w:b/>
          <w:bCs/>
        </w:rPr>
        <w:t>1:</w:t>
      </w:r>
      <w:r>
        <w:t xml:space="preserve"> </w:t>
      </w:r>
      <w:r w:rsidR="00DB7DF6">
        <w:rPr>
          <w:rFonts w:ascii="Segoe UI" w:hAnsi="Segoe UI" w:cs="Segoe UI"/>
          <w:color w:val="000000"/>
          <w:sz w:val="20"/>
          <w:szCs w:val="20"/>
          <w:lang w:bidi="ar-SA"/>
        </w:rPr>
        <w:t>Line Data does not support this statement.</w:t>
      </w:r>
    </w:p>
    <w:p w14:paraId="46899F40" w14:textId="77777777" w:rsidR="0048670C" w:rsidRPr="0048670C" w:rsidRDefault="0048670C" w:rsidP="0048670C">
      <w:pPr>
        <w:pStyle w:val="PlainText"/>
        <w:rPr>
          <w:b/>
          <w:bCs/>
        </w:rPr>
      </w:pPr>
      <w:r w:rsidRPr="0048670C">
        <w:rPr>
          <w:b/>
          <w:bCs/>
        </w:rPr>
        <w:t>Response:</w:t>
      </w:r>
    </w:p>
    <w:p w14:paraId="671D291E" w14:textId="77777777" w:rsidR="0048670C" w:rsidRDefault="0048670C" w:rsidP="0048670C">
      <w:pPr>
        <w:autoSpaceDE w:val="0"/>
        <w:autoSpaceDN w:val="0"/>
        <w:adjustRightInd w:val="0"/>
        <w:spacing w:after="0" w:line="240" w:lineRule="auto"/>
        <w:rPr>
          <w:b/>
          <w:bCs/>
        </w:rPr>
      </w:pPr>
    </w:p>
    <w:p w14:paraId="08C8ED70" w14:textId="28AF4600" w:rsidR="00DB7DF6" w:rsidRDefault="00070D89" w:rsidP="0048670C">
      <w:pPr>
        <w:autoSpaceDE w:val="0"/>
        <w:autoSpaceDN w:val="0"/>
        <w:adjustRightInd w:val="0"/>
        <w:spacing w:after="0" w:line="240" w:lineRule="auto"/>
        <w:rPr>
          <w:rFonts w:ascii="Segoe UI" w:hAnsi="Segoe UI" w:cs="Segoe UI"/>
          <w:sz w:val="21"/>
          <w:szCs w:val="21"/>
          <w:lang w:bidi="ar-SA"/>
        </w:rPr>
      </w:pPr>
      <w:r w:rsidRPr="00C212CF">
        <w:rPr>
          <w:b/>
          <w:bCs/>
        </w:rPr>
        <w:t>Comment #</w:t>
      </w:r>
      <w:r>
        <w:rPr>
          <w:b/>
          <w:bCs/>
        </w:rPr>
        <w:t>62</w:t>
      </w:r>
      <w:r w:rsidRPr="00C212CF">
        <w:rPr>
          <w:b/>
          <w:bCs/>
        </w:rPr>
        <w:t>:</w:t>
      </w:r>
      <w:r>
        <w:t xml:space="preserve"> </w:t>
      </w:r>
      <w:r w:rsidR="00DB7DF6">
        <w:rPr>
          <w:rFonts w:ascii="Segoe UI" w:hAnsi="Segoe UI" w:cs="Segoe UI"/>
          <w:color w:val="000000"/>
          <w:sz w:val="20"/>
          <w:szCs w:val="20"/>
          <w:lang w:bidi="ar-SA"/>
        </w:rPr>
        <w:t xml:space="preserve">Line 357: This paragraph would benefit from the inclusion of cross shelf patterns in temperature, salinity, nutrients, </w:t>
      </w:r>
      <w:proofErr w:type="spellStart"/>
      <w:r w:rsidR="00DB7DF6">
        <w:rPr>
          <w:rFonts w:ascii="Segoe UI" w:hAnsi="Segoe UI" w:cs="Segoe UI"/>
          <w:color w:val="000000"/>
          <w:sz w:val="20"/>
          <w:szCs w:val="20"/>
          <w:lang w:bidi="ar-SA"/>
        </w:rPr>
        <w:t>chl</w:t>
      </w:r>
      <w:proofErr w:type="spellEnd"/>
      <w:r w:rsidR="00DB7DF6">
        <w:rPr>
          <w:rFonts w:ascii="Segoe UI" w:hAnsi="Segoe UI" w:cs="Segoe UI"/>
          <w:color w:val="000000"/>
          <w:sz w:val="20"/>
          <w:szCs w:val="20"/>
          <w:lang w:bidi="ar-SA"/>
        </w:rPr>
        <w:t xml:space="preserve"> a/ </w:t>
      </w:r>
      <w:proofErr w:type="gramStart"/>
      <w:r w:rsidR="00DB7DF6">
        <w:rPr>
          <w:rFonts w:ascii="Segoe UI" w:hAnsi="Segoe UI" w:cs="Segoe UI"/>
          <w:color w:val="000000"/>
          <w:sz w:val="20"/>
          <w:szCs w:val="20"/>
          <w:lang w:bidi="ar-SA"/>
        </w:rPr>
        <w:t>fluorescence</w:t>
      </w:r>
      <w:proofErr w:type="gramEnd"/>
    </w:p>
    <w:p w14:paraId="64BF49CD" w14:textId="77777777" w:rsidR="0048670C" w:rsidRPr="0048670C" w:rsidRDefault="0048670C" w:rsidP="0048670C">
      <w:pPr>
        <w:pStyle w:val="PlainText"/>
        <w:rPr>
          <w:b/>
          <w:bCs/>
        </w:rPr>
      </w:pPr>
      <w:r w:rsidRPr="0048670C">
        <w:rPr>
          <w:b/>
          <w:bCs/>
        </w:rPr>
        <w:t>Response:</w:t>
      </w:r>
    </w:p>
    <w:p w14:paraId="3BDC27AA" w14:textId="77777777" w:rsidR="0048670C" w:rsidRDefault="0048670C" w:rsidP="0048670C">
      <w:pPr>
        <w:spacing w:after="0"/>
      </w:pPr>
    </w:p>
    <w:p w14:paraId="1D079797" w14:textId="7794CB32" w:rsidR="00DB7DF6" w:rsidRDefault="00070D89" w:rsidP="0048670C">
      <w:pPr>
        <w:spacing w:after="0"/>
        <w:rPr>
          <w:rFonts w:ascii="Segoe UI" w:hAnsi="Segoe UI" w:cs="Segoe UI"/>
          <w:color w:val="000000"/>
          <w:sz w:val="20"/>
          <w:szCs w:val="20"/>
          <w:lang w:bidi="ar-SA"/>
        </w:rPr>
      </w:pPr>
      <w:r w:rsidRPr="00C212CF">
        <w:rPr>
          <w:b/>
          <w:bCs/>
        </w:rPr>
        <w:t>Comment #</w:t>
      </w:r>
      <w:r>
        <w:rPr>
          <w:b/>
          <w:bCs/>
        </w:rPr>
        <w:t>63</w:t>
      </w:r>
      <w:r w:rsidRPr="00C212CF">
        <w:rPr>
          <w:b/>
          <w:bCs/>
        </w:rPr>
        <w:t>:</w:t>
      </w:r>
      <w:r>
        <w:t xml:space="preserve"> </w:t>
      </w:r>
      <w:r w:rsidR="00DB7DF6">
        <w:t xml:space="preserve">Line 364: Broad summary </w:t>
      </w:r>
      <w:r w:rsidR="00DB7DF6">
        <w:rPr>
          <w:rFonts w:ascii="Segoe UI" w:hAnsi="Segoe UI" w:cs="Segoe UI"/>
          <w:color w:val="000000"/>
          <w:sz w:val="20"/>
          <w:szCs w:val="20"/>
          <w:lang w:bidi="ar-SA"/>
        </w:rPr>
        <w:t>"This transect had the highest observed biomass of particles..."</w:t>
      </w:r>
    </w:p>
    <w:p w14:paraId="07EA88F1" w14:textId="77777777" w:rsidR="0048670C" w:rsidRPr="0048670C" w:rsidRDefault="0048670C" w:rsidP="0048670C">
      <w:pPr>
        <w:pStyle w:val="PlainText"/>
        <w:rPr>
          <w:b/>
          <w:bCs/>
        </w:rPr>
      </w:pPr>
      <w:r w:rsidRPr="0048670C">
        <w:rPr>
          <w:b/>
          <w:bCs/>
        </w:rPr>
        <w:t>Response:</w:t>
      </w:r>
    </w:p>
    <w:p w14:paraId="0F84FCEB" w14:textId="77777777" w:rsidR="0048670C" w:rsidRDefault="0048670C" w:rsidP="0048670C">
      <w:pPr>
        <w:spacing w:after="0"/>
        <w:rPr>
          <w:b/>
          <w:bCs/>
        </w:rPr>
      </w:pPr>
    </w:p>
    <w:p w14:paraId="0660DB32" w14:textId="4B943368" w:rsidR="00DB7DF6" w:rsidRDefault="00070D89" w:rsidP="0048670C">
      <w:pPr>
        <w:spacing w:after="0"/>
        <w:rPr>
          <w:rFonts w:ascii="Segoe UI" w:hAnsi="Segoe UI" w:cs="Segoe UI"/>
          <w:color w:val="000000"/>
          <w:sz w:val="20"/>
          <w:szCs w:val="20"/>
          <w:lang w:bidi="ar-SA"/>
        </w:rPr>
      </w:pPr>
      <w:r w:rsidRPr="00C212CF">
        <w:rPr>
          <w:b/>
          <w:bCs/>
        </w:rPr>
        <w:t>Comment #</w:t>
      </w:r>
      <w:r>
        <w:rPr>
          <w:b/>
          <w:bCs/>
        </w:rPr>
        <w:t>64</w:t>
      </w:r>
      <w:r w:rsidRPr="00C212CF">
        <w:rPr>
          <w:b/>
          <w:bCs/>
        </w:rPr>
        <w:t>:</w:t>
      </w:r>
      <w:r>
        <w:t xml:space="preserve"> </w:t>
      </w:r>
      <w:r w:rsidR="00DB7DF6">
        <w:rPr>
          <w:rFonts w:ascii="Segoe UI" w:hAnsi="Segoe UI" w:cs="Segoe UI"/>
          <w:color w:val="000000"/>
          <w:sz w:val="20"/>
          <w:szCs w:val="20"/>
          <w:lang w:bidi="ar-SA"/>
        </w:rPr>
        <w:t xml:space="preserve">Line 365: delete “zooplankton </w:t>
      </w:r>
      <w:proofErr w:type="gramStart"/>
      <w:r w:rsidR="00DB7DF6">
        <w:rPr>
          <w:rFonts w:ascii="Segoe UI" w:hAnsi="Segoe UI" w:cs="Segoe UI"/>
          <w:color w:val="000000"/>
          <w:sz w:val="20"/>
          <w:szCs w:val="20"/>
          <w:lang w:bidi="ar-SA"/>
        </w:rPr>
        <w:t>community”</w:t>
      </w:r>
      <w:proofErr w:type="gramEnd"/>
    </w:p>
    <w:p w14:paraId="7BE77891" w14:textId="77777777" w:rsidR="0048670C" w:rsidRPr="0048670C" w:rsidRDefault="0048670C" w:rsidP="0048670C">
      <w:pPr>
        <w:pStyle w:val="PlainText"/>
        <w:rPr>
          <w:b/>
          <w:bCs/>
        </w:rPr>
      </w:pPr>
      <w:r w:rsidRPr="0048670C">
        <w:rPr>
          <w:b/>
          <w:bCs/>
        </w:rPr>
        <w:t>Response:</w:t>
      </w:r>
    </w:p>
    <w:p w14:paraId="08BD312D" w14:textId="5D144797" w:rsidR="00DB7DF6" w:rsidRDefault="00DB7DF6" w:rsidP="0048670C">
      <w:pPr>
        <w:spacing w:after="0"/>
        <w:rPr>
          <w:rFonts w:ascii="Segoe UI" w:hAnsi="Segoe UI" w:cs="Segoe UI"/>
          <w:color w:val="000000"/>
          <w:sz w:val="20"/>
          <w:szCs w:val="20"/>
          <w:lang w:bidi="ar-SA"/>
        </w:rPr>
      </w:pPr>
    </w:p>
    <w:p w14:paraId="6E0B4731" w14:textId="1E6E6BF7" w:rsidR="00DB7DF6" w:rsidRDefault="00070D89" w:rsidP="0048670C">
      <w:pPr>
        <w:spacing w:after="0"/>
        <w:rPr>
          <w:rFonts w:ascii="Segoe UI" w:hAnsi="Segoe UI" w:cs="Segoe UI"/>
          <w:color w:val="000000"/>
          <w:sz w:val="20"/>
          <w:szCs w:val="20"/>
          <w:lang w:bidi="ar-SA"/>
        </w:rPr>
      </w:pPr>
      <w:r w:rsidRPr="00C212CF">
        <w:rPr>
          <w:b/>
          <w:bCs/>
        </w:rPr>
        <w:t>Comment #</w:t>
      </w:r>
      <w:r>
        <w:rPr>
          <w:b/>
          <w:bCs/>
        </w:rPr>
        <w:t>65</w:t>
      </w:r>
      <w:r w:rsidRPr="00C212CF">
        <w:rPr>
          <w:b/>
          <w:bCs/>
        </w:rPr>
        <w:t>:</w:t>
      </w:r>
      <w:r>
        <w:t xml:space="preserve"> </w:t>
      </w:r>
      <w:r w:rsidR="00DB7DF6">
        <w:rPr>
          <w:rFonts w:ascii="Segoe UI" w:hAnsi="Segoe UI" w:cs="Segoe UI"/>
          <w:color w:val="000000"/>
          <w:sz w:val="20"/>
          <w:szCs w:val="20"/>
          <w:lang w:bidi="ar-SA"/>
        </w:rPr>
        <w:t xml:space="preserve">Line 371: Synthesis of EAC position relative to distance from shore and depth, along and cross shelf flow and how it determines uplift at transect is </w:t>
      </w:r>
      <w:proofErr w:type="gramStart"/>
      <w:r w:rsidR="00DB7DF6">
        <w:rPr>
          <w:rFonts w:ascii="Segoe UI" w:hAnsi="Segoe UI" w:cs="Segoe UI"/>
          <w:color w:val="000000"/>
          <w:sz w:val="20"/>
          <w:szCs w:val="20"/>
          <w:lang w:bidi="ar-SA"/>
        </w:rPr>
        <w:t>required</w:t>
      </w:r>
      <w:proofErr w:type="gramEnd"/>
    </w:p>
    <w:p w14:paraId="7A095187" w14:textId="77777777" w:rsidR="0048670C" w:rsidRPr="0048670C" w:rsidRDefault="0048670C" w:rsidP="0048670C">
      <w:pPr>
        <w:pStyle w:val="PlainText"/>
        <w:rPr>
          <w:b/>
          <w:bCs/>
        </w:rPr>
      </w:pPr>
      <w:r w:rsidRPr="0048670C">
        <w:rPr>
          <w:b/>
          <w:bCs/>
        </w:rPr>
        <w:t>Response:</w:t>
      </w:r>
    </w:p>
    <w:p w14:paraId="03452A74" w14:textId="77777777" w:rsidR="0048670C" w:rsidRDefault="0048670C" w:rsidP="0048670C">
      <w:pPr>
        <w:spacing w:after="0"/>
        <w:rPr>
          <w:b/>
          <w:bCs/>
        </w:rPr>
      </w:pPr>
    </w:p>
    <w:p w14:paraId="4F3CA907" w14:textId="528995D0" w:rsidR="00DB7DF6" w:rsidRDefault="00070D89" w:rsidP="0048670C">
      <w:pPr>
        <w:spacing w:after="0"/>
        <w:rPr>
          <w:rFonts w:ascii="Segoe UI" w:hAnsi="Segoe UI" w:cs="Segoe UI"/>
          <w:color w:val="000000"/>
          <w:sz w:val="20"/>
          <w:szCs w:val="20"/>
          <w:lang w:bidi="ar-SA"/>
        </w:rPr>
      </w:pPr>
      <w:r w:rsidRPr="00C212CF">
        <w:rPr>
          <w:b/>
          <w:bCs/>
        </w:rPr>
        <w:t>Comment #</w:t>
      </w:r>
      <w:r>
        <w:rPr>
          <w:b/>
          <w:bCs/>
        </w:rPr>
        <w:t>66</w:t>
      </w:r>
      <w:r w:rsidRPr="00C212CF">
        <w:rPr>
          <w:b/>
          <w:bCs/>
        </w:rPr>
        <w:t>:</w:t>
      </w:r>
      <w:r>
        <w:t xml:space="preserve"> </w:t>
      </w:r>
      <w:r w:rsidR="00DB7DF6">
        <w:rPr>
          <w:rFonts w:ascii="Segoe UI" w:hAnsi="Segoe UI" w:cs="Segoe UI"/>
          <w:color w:val="000000"/>
          <w:sz w:val="20"/>
          <w:szCs w:val="20"/>
          <w:lang w:bidi="ar-SA"/>
        </w:rPr>
        <w:t xml:space="preserve">Line 371: See comment about </w:t>
      </w:r>
      <w:proofErr w:type="gramStart"/>
      <w:r w:rsidR="00DB7DF6">
        <w:rPr>
          <w:rFonts w:ascii="Segoe UI" w:hAnsi="Segoe UI" w:cs="Segoe UI"/>
          <w:color w:val="000000"/>
          <w:sz w:val="20"/>
          <w:szCs w:val="20"/>
          <w:lang w:bidi="ar-SA"/>
        </w:rPr>
        <w:t>restructure</w:t>
      </w:r>
      <w:proofErr w:type="gramEnd"/>
    </w:p>
    <w:p w14:paraId="0F7A481C" w14:textId="77777777" w:rsidR="0048670C" w:rsidRPr="0048670C" w:rsidRDefault="0048670C" w:rsidP="0048670C">
      <w:pPr>
        <w:pStyle w:val="PlainText"/>
        <w:rPr>
          <w:b/>
          <w:bCs/>
        </w:rPr>
      </w:pPr>
      <w:r w:rsidRPr="0048670C">
        <w:rPr>
          <w:b/>
          <w:bCs/>
        </w:rPr>
        <w:t>Response:</w:t>
      </w:r>
    </w:p>
    <w:p w14:paraId="19857591" w14:textId="77777777" w:rsidR="0048670C" w:rsidRDefault="0048670C" w:rsidP="0048670C">
      <w:pPr>
        <w:spacing w:after="0"/>
        <w:rPr>
          <w:b/>
          <w:bCs/>
        </w:rPr>
      </w:pPr>
    </w:p>
    <w:p w14:paraId="24F3D3AD" w14:textId="612D14D7" w:rsidR="00DB7DF6" w:rsidRDefault="00070D89" w:rsidP="0048670C">
      <w:pPr>
        <w:spacing w:after="0"/>
        <w:rPr>
          <w:rFonts w:ascii="Segoe UI" w:hAnsi="Segoe UI" w:cs="Segoe UI"/>
          <w:color w:val="000000"/>
          <w:sz w:val="20"/>
          <w:szCs w:val="20"/>
          <w:lang w:bidi="ar-SA"/>
        </w:rPr>
      </w:pPr>
      <w:r w:rsidRPr="00C212CF">
        <w:rPr>
          <w:b/>
          <w:bCs/>
        </w:rPr>
        <w:t>Comment #</w:t>
      </w:r>
      <w:r>
        <w:rPr>
          <w:b/>
          <w:bCs/>
        </w:rPr>
        <w:t>67</w:t>
      </w:r>
      <w:r w:rsidRPr="00C212CF">
        <w:rPr>
          <w:b/>
          <w:bCs/>
        </w:rPr>
        <w:t>:</w:t>
      </w:r>
      <w:r>
        <w:t xml:space="preserve"> </w:t>
      </w:r>
      <w:r w:rsidR="00DB7DF6">
        <w:rPr>
          <w:rFonts w:ascii="Segoe UI" w:hAnsi="Segoe UI" w:cs="Segoe UI"/>
          <w:color w:val="000000"/>
          <w:sz w:val="20"/>
          <w:szCs w:val="20"/>
          <w:lang w:bidi="ar-SA"/>
        </w:rPr>
        <w:t>Line 374: Rephrase</w:t>
      </w:r>
    </w:p>
    <w:p w14:paraId="2FFC0003" w14:textId="77777777" w:rsidR="0048670C" w:rsidRPr="0048670C" w:rsidRDefault="0048670C" w:rsidP="0048670C">
      <w:pPr>
        <w:pStyle w:val="PlainText"/>
        <w:rPr>
          <w:b/>
          <w:bCs/>
        </w:rPr>
      </w:pPr>
      <w:r w:rsidRPr="0048670C">
        <w:rPr>
          <w:b/>
          <w:bCs/>
        </w:rPr>
        <w:t>Response:</w:t>
      </w:r>
    </w:p>
    <w:p w14:paraId="1F2F2EE5" w14:textId="77777777" w:rsidR="0048670C" w:rsidRDefault="0048670C" w:rsidP="0048670C">
      <w:pPr>
        <w:spacing w:after="0"/>
        <w:rPr>
          <w:b/>
          <w:bCs/>
        </w:rPr>
      </w:pPr>
    </w:p>
    <w:p w14:paraId="18B06D64" w14:textId="14DB55F5" w:rsidR="00DB7DF6" w:rsidRDefault="00070D89" w:rsidP="0048670C">
      <w:pPr>
        <w:spacing w:after="0"/>
        <w:rPr>
          <w:rFonts w:ascii="Segoe UI" w:hAnsi="Segoe UI" w:cs="Segoe UI"/>
          <w:color w:val="000000"/>
          <w:sz w:val="20"/>
          <w:szCs w:val="20"/>
          <w:lang w:bidi="ar-SA"/>
        </w:rPr>
      </w:pPr>
      <w:r w:rsidRPr="00C212CF">
        <w:rPr>
          <w:b/>
          <w:bCs/>
        </w:rPr>
        <w:t>Comment #</w:t>
      </w:r>
      <w:r>
        <w:rPr>
          <w:b/>
          <w:bCs/>
        </w:rPr>
        <w:t>68</w:t>
      </w:r>
      <w:r w:rsidRPr="00C212CF">
        <w:rPr>
          <w:b/>
          <w:bCs/>
        </w:rPr>
        <w:t>:</w:t>
      </w:r>
      <w:r>
        <w:t xml:space="preserve"> </w:t>
      </w:r>
      <w:r w:rsidR="00DB7DF6">
        <w:rPr>
          <w:rFonts w:ascii="Segoe UI" w:hAnsi="Segoe UI" w:cs="Segoe UI"/>
          <w:color w:val="000000"/>
          <w:sz w:val="20"/>
          <w:szCs w:val="20"/>
          <w:lang w:bidi="ar-SA"/>
        </w:rPr>
        <w:t>Line 376: Rephrase</w:t>
      </w:r>
    </w:p>
    <w:p w14:paraId="0BDF32AF" w14:textId="77777777" w:rsidR="0048670C" w:rsidRPr="0048670C" w:rsidRDefault="0048670C" w:rsidP="0048670C">
      <w:pPr>
        <w:pStyle w:val="PlainText"/>
        <w:rPr>
          <w:b/>
          <w:bCs/>
        </w:rPr>
      </w:pPr>
      <w:r w:rsidRPr="0048670C">
        <w:rPr>
          <w:b/>
          <w:bCs/>
        </w:rPr>
        <w:t>Response:</w:t>
      </w:r>
    </w:p>
    <w:p w14:paraId="3D7D52D3" w14:textId="77777777" w:rsidR="0048670C" w:rsidRDefault="0048670C" w:rsidP="0048670C">
      <w:pPr>
        <w:spacing w:after="0"/>
        <w:rPr>
          <w:rFonts w:ascii="Segoe UI" w:hAnsi="Segoe UI" w:cs="Segoe UI"/>
          <w:color w:val="000000"/>
          <w:sz w:val="20"/>
          <w:szCs w:val="20"/>
          <w:lang w:bidi="ar-SA"/>
        </w:rPr>
      </w:pPr>
    </w:p>
    <w:p w14:paraId="7026DD22" w14:textId="21A07C8A" w:rsidR="0048670C" w:rsidRPr="0048670C" w:rsidRDefault="00070D89" w:rsidP="0048670C">
      <w:pPr>
        <w:pStyle w:val="PlainText"/>
        <w:rPr>
          <w:b/>
          <w:bCs/>
        </w:rPr>
      </w:pPr>
      <w:r w:rsidRPr="00C212CF">
        <w:rPr>
          <w:b/>
          <w:bCs/>
        </w:rPr>
        <w:t>Comment #</w:t>
      </w:r>
      <w:r>
        <w:rPr>
          <w:b/>
          <w:bCs/>
        </w:rPr>
        <w:t>69</w:t>
      </w:r>
      <w:r w:rsidRPr="00C212CF">
        <w:rPr>
          <w:b/>
          <w:bCs/>
        </w:rPr>
        <w:t>:</w:t>
      </w:r>
      <w:r>
        <w:t xml:space="preserve"> </w:t>
      </w:r>
      <w:r w:rsidR="00DB7DF6">
        <w:rPr>
          <w:rFonts w:ascii="Segoe UI" w:hAnsi="Segoe UI" w:cs="Segoe UI"/>
          <w:color w:val="000000"/>
          <w:sz w:val="20"/>
          <w:szCs w:val="20"/>
          <w:lang w:bidi="ar-SA"/>
        </w:rPr>
        <w:t>Line 379: Data does not support this.</w:t>
      </w:r>
      <w:r w:rsidR="0048670C" w:rsidRPr="0048670C">
        <w:rPr>
          <w:b/>
          <w:bCs/>
        </w:rPr>
        <w:t xml:space="preserve"> </w:t>
      </w:r>
    </w:p>
    <w:p w14:paraId="0CA828BD" w14:textId="77777777" w:rsidR="0048670C" w:rsidRPr="0048670C" w:rsidRDefault="0048670C" w:rsidP="0048670C">
      <w:pPr>
        <w:pStyle w:val="PlainText"/>
        <w:rPr>
          <w:b/>
          <w:bCs/>
        </w:rPr>
      </w:pPr>
      <w:r w:rsidRPr="0048670C">
        <w:rPr>
          <w:b/>
          <w:bCs/>
        </w:rPr>
        <w:t>Response:</w:t>
      </w:r>
    </w:p>
    <w:p w14:paraId="0F5B0E61" w14:textId="1DFE484E" w:rsidR="00DB7DF6" w:rsidRDefault="00DB7DF6" w:rsidP="0048670C">
      <w:pPr>
        <w:spacing w:after="0"/>
        <w:rPr>
          <w:rFonts w:ascii="Segoe UI" w:hAnsi="Segoe UI" w:cs="Segoe UI"/>
          <w:color w:val="000000"/>
          <w:sz w:val="20"/>
          <w:szCs w:val="20"/>
          <w:lang w:bidi="ar-SA"/>
        </w:rPr>
      </w:pPr>
    </w:p>
    <w:p w14:paraId="7B999A3B" w14:textId="45806B60" w:rsidR="00DB7DF6" w:rsidRDefault="00070D89" w:rsidP="0048670C">
      <w:pPr>
        <w:spacing w:after="0"/>
        <w:rPr>
          <w:rFonts w:ascii="Segoe UI" w:hAnsi="Segoe UI" w:cs="Segoe UI"/>
          <w:color w:val="000000"/>
          <w:sz w:val="20"/>
          <w:szCs w:val="20"/>
          <w:lang w:bidi="ar-SA"/>
        </w:rPr>
      </w:pPr>
      <w:r w:rsidRPr="00C212CF">
        <w:rPr>
          <w:b/>
          <w:bCs/>
        </w:rPr>
        <w:t>Comment #</w:t>
      </w:r>
      <w:r>
        <w:rPr>
          <w:b/>
          <w:bCs/>
        </w:rPr>
        <w:t>70</w:t>
      </w:r>
      <w:r w:rsidRPr="00C212CF">
        <w:rPr>
          <w:b/>
          <w:bCs/>
        </w:rPr>
        <w:t>:</w:t>
      </w:r>
      <w:r>
        <w:t xml:space="preserve"> </w:t>
      </w:r>
      <w:r w:rsidR="00DB7DF6">
        <w:rPr>
          <w:rFonts w:ascii="Segoe UI" w:hAnsi="Segoe UI" w:cs="Segoe UI"/>
          <w:color w:val="000000"/>
          <w:sz w:val="20"/>
          <w:szCs w:val="20"/>
          <w:lang w:bidi="ar-SA"/>
        </w:rPr>
        <w:t>Line 385: I suspect that an alternative mechanism might have generated localised uplift, 24km from the coast at Nth Solitary, as pattern is not observed in alongshore and cross shelf velocity profiles.</w:t>
      </w:r>
    </w:p>
    <w:p w14:paraId="2A2F80E0" w14:textId="3B9E5B05" w:rsidR="0048670C" w:rsidRPr="0048670C" w:rsidRDefault="0048670C" w:rsidP="0048670C">
      <w:pPr>
        <w:pStyle w:val="PlainText"/>
        <w:rPr>
          <w:b/>
          <w:bCs/>
        </w:rPr>
      </w:pPr>
      <w:r w:rsidRPr="0048670C">
        <w:rPr>
          <w:b/>
          <w:bCs/>
        </w:rPr>
        <w:lastRenderedPageBreak/>
        <w:t>Response:</w:t>
      </w:r>
      <w:r w:rsidR="009A5F28">
        <w:rPr>
          <w:b/>
          <w:bCs/>
        </w:rPr>
        <w:t xml:space="preserve"> </w:t>
      </w:r>
      <w:r w:rsidR="009A5F28" w:rsidRPr="009A5F28">
        <w:rPr>
          <w:b/>
          <w:bCs/>
          <w:highlight w:val="green"/>
        </w:rPr>
        <w:t>Amandine</w:t>
      </w:r>
    </w:p>
    <w:p w14:paraId="0D88C6B6" w14:textId="77777777" w:rsidR="0048670C" w:rsidRDefault="0048670C" w:rsidP="0048670C">
      <w:pPr>
        <w:spacing w:after="0"/>
        <w:rPr>
          <w:b/>
          <w:bCs/>
        </w:rPr>
      </w:pPr>
    </w:p>
    <w:p w14:paraId="7300530B" w14:textId="7B6FDD46" w:rsidR="00DB7DF6" w:rsidRDefault="00070D89" w:rsidP="0048670C">
      <w:pPr>
        <w:spacing w:after="0"/>
        <w:rPr>
          <w:rFonts w:ascii="Segoe UI" w:hAnsi="Segoe UI" w:cs="Segoe UI"/>
          <w:color w:val="000000"/>
          <w:sz w:val="20"/>
          <w:szCs w:val="20"/>
          <w:lang w:bidi="ar-SA"/>
        </w:rPr>
      </w:pPr>
      <w:r w:rsidRPr="00C212CF">
        <w:rPr>
          <w:b/>
          <w:bCs/>
        </w:rPr>
        <w:t>Comment #</w:t>
      </w:r>
      <w:r>
        <w:rPr>
          <w:b/>
          <w:bCs/>
        </w:rPr>
        <w:t>7</w:t>
      </w:r>
      <w:r w:rsidRPr="00C212CF">
        <w:rPr>
          <w:b/>
          <w:bCs/>
        </w:rPr>
        <w:t>1:</w:t>
      </w:r>
      <w:r>
        <w:t xml:space="preserve"> </w:t>
      </w:r>
      <w:r w:rsidR="00DB7DF6">
        <w:rPr>
          <w:rFonts w:ascii="Segoe UI" w:hAnsi="Segoe UI" w:cs="Segoe UI"/>
          <w:color w:val="000000"/>
          <w:sz w:val="20"/>
          <w:szCs w:val="20"/>
          <w:lang w:bidi="ar-SA"/>
        </w:rPr>
        <w:t>Line 434: Particulate</w:t>
      </w:r>
    </w:p>
    <w:p w14:paraId="533BE665" w14:textId="77777777" w:rsidR="0048670C" w:rsidRPr="0048670C" w:rsidRDefault="0048670C" w:rsidP="0048670C">
      <w:pPr>
        <w:pStyle w:val="PlainText"/>
        <w:rPr>
          <w:b/>
          <w:bCs/>
        </w:rPr>
      </w:pPr>
      <w:r w:rsidRPr="0048670C">
        <w:rPr>
          <w:b/>
          <w:bCs/>
        </w:rPr>
        <w:t>Response:</w:t>
      </w:r>
    </w:p>
    <w:p w14:paraId="47D9FCF8" w14:textId="77777777" w:rsidR="0048670C" w:rsidRDefault="0048670C" w:rsidP="0048670C">
      <w:pPr>
        <w:spacing w:after="0"/>
        <w:rPr>
          <w:b/>
          <w:bCs/>
        </w:rPr>
      </w:pPr>
    </w:p>
    <w:p w14:paraId="035CFFDF" w14:textId="3C0285F6" w:rsidR="00DB7DF6" w:rsidRDefault="00070D89" w:rsidP="0048670C">
      <w:pPr>
        <w:spacing w:after="0"/>
        <w:rPr>
          <w:rFonts w:ascii="Segoe UI" w:hAnsi="Segoe UI" w:cs="Segoe UI"/>
          <w:color w:val="000000"/>
          <w:sz w:val="20"/>
          <w:szCs w:val="20"/>
          <w:lang w:bidi="ar-SA"/>
        </w:rPr>
      </w:pPr>
      <w:r w:rsidRPr="00C212CF">
        <w:rPr>
          <w:b/>
          <w:bCs/>
        </w:rPr>
        <w:t>Comment #</w:t>
      </w:r>
      <w:r>
        <w:rPr>
          <w:b/>
          <w:bCs/>
        </w:rPr>
        <w:t>72</w:t>
      </w:r>
      <w:r w:rsidRPr="00C212CF">
        <w:rPr>
          <w:b/>
          <w:bCs/>
        </w:rPr>
        <w:t>:</w:t>
      </w:r>
      <w:r>
        <w:t xml:space="preserve"> </w:t>
      </w:r>
      <w:r w:rsidR="00DB7DF6">
        <w:rPr>
          <w:rFonts w:ascii="Segoe UI" w:hAnsi="Segoe UI" w:cs="Segoe UI"/>
          <w:color w:val="000000"/>
          <w:sz w:val="20"/>
          <w:szCs w:val="20"/>
          <w:lang w:bidi="ar-SA"/>
        </w:rPr>
        <w:t>Line 434: biovolume</w:t>
      </w:r>
    </w:p>
    <w:p w14:paraId="10CA7E54" w14:textId="77777777" w:rsidR="0048670C" w:rsidRPr="0048670C" w:rsidRDefault="0048670C" w:rsidP="0048670C">
      <w:pPr>
        <w:pStyle w:val="PlainText"/>
        <w:rPr>
          <w:b/>
          <w:bCs/>
        </w:rPr>
      </w:pPr>
      <w:r w:rsidRPr="0048670C">
        <w:rPr>
          <w:b/>
          <w:bCs/>
        </w:rPr>
        <w:t>Response:</w:t>
      </w:r>
    </w:p>
    <w:p w14:paraId="64D0CE38" w14:textId="77777777" w:rsidR="0048670C" w:rsidRDefault="0048670C" w:rsidP="0048670C">
      <w:pPr>
        <w:spacing w:after="0"/>
        <w:rPr>
          <w:b/>
          <w:bCs/>
        </w:rPr>
      </w:pPr>
    </w:p>
    <w:p w14:paraId="0C542EF7" w14:textId="435D13E3" w:rsidR="00DB7DF6" w:rsidRDefault="00070D89" w:rsidP="0048670C">
      <w:pPr>
        <w:spacing w:after="0"/>
        <w:rPr>
          <w:rFonts w:ascii="Segoe UI" w:hAnsi="Segoe UI" w:cs="Segoe UI"/>
          <w:color w:val="000000"/>
          <w:sz w:val="20"/>
          <w:szCs w:val="20"/>
          <w:lang w:bidi="ar-SA"/>
        </w:rPr>
      </w:pPr>
      <w:r w:rsidRPr="00C212CF">
        <w:rPr>
          <w:b/>
          <w:bCs/>
        </w:rPr>
        <w:t>Comment #</w:t>
      </w:r>
      <w:r>
        <w:rPr>
          <w:b/>
          <w:bCs/>
        </w:rPr>
        <w:t>73</w:t>
      </w:r>
      <w:r w:rsidRPr="00C212CF">
        <w:rPr>
          <w:b/>
          <w:bCs/>
        </w:rPr>
        <w:t>:</w:t>
      </w:r>
      <w:r>
        <w:t xml:space="preserve"> </w:t>
      </w:r>
      <w:r w:rsidR="00DB7DF6">
        <w:rPr>
          <w:rFonts w:ascii="Segoe UI" w:hAnsi="Segoe UI" w:cs="Segoe UI"/>
          <w:color w:val="000000"/>
          <w:sz w:val="20"/>
          <w:szCs w:val="20"/>
          <w:lang w:bidi="ar-SA"/>
        </w:rPr>
        <w:t>Line 434</w:t>
      </w:r>
      <w:proofErr w:type="gramStart"/>
      <w:r w:rsidR="00DB7DF6">
        <w:rPr>
          <w:rFonts w:ascii="Segoe UI" w:hAnsi="Segoe UI" w:cs="Segoe UI"/>
          <w:color w:val="000000"/>
          <w:sz w:val="20"/>
          <w:szCs w:val="20"/>
          <w:lang w:bidi="ar-SA"/>
        </w:rPr>
        <w:t>: ?</w:t>
      </w:r>
      <w:proofErr w:type="gramEnd"/>
      <w:r w:rsidR="00DB7DF6">
        <w:rPr>
          <w:rFonts w:ascii="Segoe UI" w:hAnsi="Segoe UI" w:cs="Segoe UI"/>
          <w:color w:val="000000"/>
          <w:sz w:val="20"/>
          <w:szCs w:val="20"/>
          <w:lang w:bidi="ar-SA"/>
        </w:rPr>
        <w:t xml:space="preserve"> altered</w:t>
      </w:r>
    </w:p>
    <w:p w14:paraId="3984239E" w14:textId="77777777" w:rsidR="0048670C" w:rsidRPr="0048670C" w:rsidRDefault="0048670C" w:rsidP="0048670C">
      <w:pPr>
        <w:pStyle w:val="PlainText"/>
        <w:rPr>
          <w:b/>
          <w:bCs/>
        </w:rPr>
      </w:pPr>
      <w:r w:rsidRPr="0048670C">
        <w:rPr>
          <w:b/>
          <w:bCs/>
        </w:rPr>
        <w:t>Response:</w:t>
      </w:r>
    </w:p>
    <w:p w14:paraId="38294E41" w14:textId="5815319C" w:rsidR="0048670C" w:rsidRDefault="0048670C" w:rsidP="0048670C">
      <w:pPr>
        <w:spacing w:after="0"/>
        <w:rPr>
          <w:ins w:id="198" w:author="Iain Suthers" w:date="2021-04-28T15:30:00Z"/>
          <w:b/>
          <w:bCs/>
        </w:rPr>
      </w:pPr>
    </w:p>
    <w:p w14:paraId="401D2123" w14:textId="1AA4B7D5" w:rsidR="0015715D" w:rsidRDefault="0015715D" w:rsidP="0048670C">
      <w:pPr>
        <w:spacing w:after="0"/>
        <w:rPr>
          <w:ins w:id="199" w:author="Iain Suthers" w:date="2021-04-28T15:30:00Z"/>
          <w:b/>
          <w:bCs/>
        </w:rPr>
      </w:pPr>
      <w:proofErr w:type="gramStart"/>
      <w:ins w:id="200" w:author="Iain Suthers" w:date="2021-04-28T15:30:00Z">
        <w:r w:rsidRPr="0015715D">
          <w:rPr>
            <w:b/>
            <w:bCs/>
            <w:highlight w:val="cyan"/>
            <w:rPrChange w:id="201" w:author="Iain Suthers" w:date="2021-04-28T15:30:00Z">
              <w:rPr>
                <w:b/>
                <w:bCs/>
              </w:rPr>
            </w:rPrChange>
          </w:rPr>
          <w:t>How ??</w:t>
        </w:r>
        <w:proofErr w:type="gramEnd"/>
      </w:ins>
    </w:p>
    <w:p w14:paraId="049B9C53" w14:textId="60C8CF67" w:rsidR="0015715D" w:rsidRDefault="0015715D" w:rsidP="0048670C">
      <w:pPr>
        <w:spacing w:after="0"/>
        <w:rPr>
          <w:ins w:id="202" w:author="Iain Suthers" w:date="2021-04-28T15:30:00Z"/>
          <w:b/>
          <w:bCs/>
        </w:rPr>
      </w:pPr>
    </w:p>
    <w:p w14:paraId="12C9858D" w14:textId="77777777" w:rsidR="0015715D" w:rsidRDefault="0015715D" w:rsidP="0048670C">
      <w:pPr>
        <w:spacing w:after="0"/>
        <w:rPr>
          <w:b/>
          <w:bCs/>
        </w:rPr>
      </w:pPr>
    </w:p>
    <w:p w14:paraId="63B19F8A" w14:textId="1D57461B" w:rsidR="00DB7DF6" w:rsidRDefault="00070D89" w:rsidP="0048670C">
      <w:pPr>
        <w:spacing w:after="0"/>
        <w:rPr>
          <w:rFonts w:ascii="Segoe UI" w:hAnsi="Segoe UI" w:cs="Segoe UI"/>
          <w:color w:val="000000"/>
          <w:sz w:val="20"/>
          <w:szCs w:val="20"/>
          <w:lang w:bidi="ar-SA"/>
        </w:rPr>
      </w:pPr>
      <w:r w:rsidRPr="00C212CF">
        <w:rPr>
          <w:b/>
          <w:bCs/>
        </w:rPr>
        <w:t>Comment #</w:t>
      </w:r>
      <w:r>
        <w:rPr>
          <w:b/>
          <w:bCs/>
        </w:rPr>
        <w:t>74</w:t>
      </w:r>
      <w:r w:rsidRPr="00C212CF">
        <w:rPr>
          <w:b/>
          <w:bCs/>
        </w:rPr>
        <w:t>:</w:t>
      </w:r>
      <w:r>
        <w:t xml:space="preserve"> </w:t>
      </w:r>
      <w:r w:rsidR="00DB7DF6">
        <w:rPr>
          <w:rFonts w:ascii="Segoe UI" w:hAnsi="Segoe UI" w:cs="Segoe UI"/>
          <w:color w:val="000000"/>
          <w:sz w:val="20"/>
          <w:szCs w:val="20"/>
          <w:lang w:bidi="ar-SA"/>
        </w:rPr>
        <w:t xml:space="preserve">Line 437: Need to present and describe results in context of </w:t>
      </w:r>
      <w:proofErr w:type="spellStart"/>
      <w:r w:rsidR="00DB7DF6">
        <w:rPr>
          <w:rFonts w:ascii="Segoe UI" w:hAnsi="Segoe UI" w:cs="Segoe UI"/>
          <w:color w:val="000000"/>
          <w:sz w:val="20"/>
          <w:szCs w:val="20"/>
          <w:lang w:bidi="ar-SA"/>
        </w:rPr>
        <w:t>along</w:t>
      </w:r>
      <w:proofErr w:type="spellEnd"/>
      <w:r w:rsidR="00DB7DF6">
        <w:rPr>
          <w:rFonts w:ascii="Segoe UI" w:hAnsi="Segoe UI" w:cs="Segoe UI"/>
          <w:color w:val="000000"/>
          <w:sz w:val="20"/>
          <w:szCs w:val="20"/>
          <w:lang w:bidi="ar-SA"/>
        </w:rPr>
        <w:t xml:space="preserve"> and cross shelf flow.</w:t>
      </w:r>
    </w:p>
    <w:p w14:paraId="23ABE24A" w14:textId="77777777" w:rsidR="0048670C" w:rsidRPr="0048670C" w:rsidRDefault="0048670C" w:rsidP="0048670C">
      <w:pPr>
        <w:pStyle w:val="PlainText"/>
        <w:rPr>
          <w:b/>
          <w:bCs/>
        </w:rPr>
      </w:pPr>
      <w:r w:rsidRPr="0048670C">
        <w:rPr>
          <w:b/>
          <w:bCs/>
        </w:rPr>
        <w:t>Response:</w:t>
      </w:r>
    </w:p>
    <w:p w14:paraId="04B0FF3F" w14:textId="77777777" w:rsidR="0048670C" w:rsidRDefault="0048670C" w:rsidP="0048670C">
      <w:pPr>
        <w:spacing w:after="0"/>
        <w:rPr>
          <w:b/>
          <w:bCs/>
        </w:rPr>
      </w:pPr>
    </w:p>
    <w:p w14:paraId="1ACCDECE" w14:textId="14150016" w:rsidR="00DB7DF6" w:rsidRDefault="00070D89" w:rsidP="0048670C">
      <w:pPr>
        <w:spacing w:after="0"/>
        <w:rPr>
          <w:rFonts w:ascii="Segoe UI" w:hAnsi="Segoe UI" w:cs="Segoe UI"/>
          <w:color w:val="000000"/>
          <w:sz w:val="20"/>
          <w:szCs w:val="20"/>
          <w:lang w:bidi="ar-SA"/>
        </w:rPr>
      </w:pPr>
      <w:r w:rsidRPr="00C212CF">
        <w:rPr>
          <w:b/>
          <w:bCs/>
        </w:rPr>
        <w:t>Comment #</w:t>
      </w:r>
      <w:r>
        <w:rPr>
          <w:b/>
          <w:bCs/>
        </w:rPr>
        <w:t>75</w:t>
      </w:r>
      <w:r w:rsidRPr="00C212CF">
        <w:rPr>
          <w:b/>
          <w:bCs/>
        </w:rPr>
        <w:t>:</w:t>
      </w:r>
      <w:r>
        <w:t xml:space="preserve"> </w:t>
      </w:r>
      <w:r w:rsidR="00DB7DF6">
        <w:rPr>
          <w:rFonts w:ascii="Segoe UI" w:hAnsi="Segoe UI" w:cs="Segoe UI"/>
          <w:color w:val="000000"/>
          <w:sz w:val="20"/>
          <w:szCs w:val="20"/>
          <w:lang w:bidi="ar-SA"/>
        </w:rPr>
        <w:t>Line 440: Particulate biovolume</w:t>
      </w:r>
    </w:p>
    <w:p w14:paraId="153CD0A8" w14:textId="77777777" w:rsidR="0048670C" w:rsidRPr="0048670C" w:rsidRDefault="0048670C" w:rsidP="0048670C">
      <w:pPr>
        <w:pStyle w:val="PlainText"/>
        <w:rPr>
          <w:b/>
          <w:bCs/>
        </w:rPr>
      </w:pPr>
      <w:r w:rsidRPr="0048670C">
        <w:rPr>
          <w:b/>
          <w:bCs/>
        </w:rPr>
        <w:t>Response:</w:t>
      </w:r>
    </w:p>
    <w:p w14:paraId="5B3B0856" w14:textId="49036316" w:rsidR="0048670C" w:rsidRDefault="0015715D" w:rsidP="0048670C">
      <w:pPr>
        <w:spacing w:after="0"/>
        <w:rPr>
          <w:ins w:id="203" w:author="Iain Suthers" w:date="2021-04-28T15:28:00Z"/>
          <w:b/>
          <w:bCs/>
        </w:rPr>
      </w:pPr>
      <w:ins w:id="204" w:author="Iain Suthers" w:date="2021-04-28T15:29:00Z">
        <w:r>
          <w:rPr>
            <w:b/>
            <w:bCs/>
          </w:rPr>
          <w:t>Zooplankton particle biovolume</w:t>
        </w:r>
      </w:ins>
    </w:p>
    <w:p w14:paraId="644B8BCA" w14:textId="413EAC9C" w:rsidR="0015715D" w:rsidRDefault="0015715D" w:rsidP="0048670C">
      <w:pPr>
        <w:spacing w:after="0"/>
        <w:rPr>
          <w:ins w:id="205" w:author="Iain Suthers" w:date="2021-04-28T15:28:00Z"/>
          <w:b/>
          <w:bCs/>
        </w:rPr>
      </w:pPr>
    </w:p>
    <w:p w14:paraId="1C70A98D" w14:textId="77777777" w:rsidR="0015715D" w:rsidRDefault="0015715D" w:rsidP="0048670C">
      <w:pPr>
        <w:spacing w:after="0"/>
        <w:rPr>
          <w:b/>
          <w:bCs/>
        </w:rPr>
      </w:pPr>
    </w:p>
    <w:p w14:paraId="4E24A0DE" w14:textId="591D7C6B" w:rsidR="00DB7DF6" w:rsidRDefault="00070D89" w:rsidP="0048670C">
      <w:pPr>
        <w:spacing w:after="0"/>
        <w:rPr>
          <w:rFonts w:ascii="Segoe UI" w:hAnsi="Segoe UI" w:cs="Segoe UI"/>
          <w:color w:val="000000"/>
          <w:sz w:val="20"/>
          <w:szCs w:val="20"/>
          <w:lang w:bidi="ar-SA"/>
        </w:rPr>
      </w:pPr>
      <w:r w:rsidRPr="00C212CF">
        <w:rPr>
          <w:b/>
          <w:bCs/>
        </w:rPr>
        <w:t>Comment #</w:t>
      </w:r>
      <w:r>
        <w:rPr>
          <w:b/>
          <w:bCs/>
        </w:rPr>
        <w:t>76</w:t>
      </w:r>
      <w:r w:rsidRPr="00C212CF">
        <w:rPr>
          <w:b/>
          <w:bCs/>
        </w:rPr>
        <w:t>:</w:t>
      </w:r>
      <w:r>
        <w:t xml:space="preserve"> </w:t>
      </w:r>
      <w:r w:rsidR="00DB7DF6">
        <w:rPr>
          <w:rFonts w:ascii="Segoe UI" w:hAnsi="Segoe UI" w:cs="Segoe UI"/>
          <w:color w:val="000000"/>
          <w:sz w:val="20"/>
          <w:szCs w:val="20"/>
          <w:lang w:bidi="ar-SA"/>
        </w:rPr>
        <w:t>Line 441: Rephrase</w:t>
      </w:r>
    </w:p>
    <w:p w14:paraId="02BBA190" w14:textId="77777777" w:rsidR="0048670C" w:rsidRPr="0048670C" w:rsidRDefault="0048670C" w:rsidP="0048670C">
      <w:pPr>
        <w:pStyle w:val="PlainText"/>
        <w:rPr>
          <w:b/>
          <w:bCs/>
        </w:rPr>
      </w:pPr>
      <w:r w:rsidRPr="0048670C">
        <w:rPr>
          <w:b/>
          <w:bCs/>
        </w:rPr>
        <w:t>Response:</w:t>
      </w:r>
    </w:p>
    <w:p w14:paraId="58C73A81" w14:textId="2EF0B116" w:rsidR="0048670C" w:rsidRDefault="0048670C" w:rsidP="0048670C">
      <w:pPr>
        <w:spacing w:after="0"/>
        <w:rPr>
          <w:ins w:id="206" w:author="Iain Suthers" w:date="2021-04-28T15:28:00Z"/>
          <w:b/>
          <w:bCs/>
        </w:rPr>
      </w:pPr>
    </w:p>
    <w:p w14:paraId="62C658E7" w14:textId="6E4D93CC" w:rsidR="0015715D" w:rsidRDefault="0015715D" w:rsidP="0048670C">
      <w:pPr>
        <w:spacing w:after="0"/>
        <w:rPr>
          <w:ins w:id="207" w:author="Iain Suthers" w:date="2021-04-28T15:28:00Z"/>
          <w:b/>
          <w:bCs/>
        </w:rPr>
      </w:pPr>
    </w:p>
    <w:p w14:paraId="312BD8F2" w14:textId="77777777" w:rsidR="0015715D" w:rsidRDefault="0015715D" w:rsidP="0048670C">
      <w:pPr>
        <w:spacing w:after="0"/>
        <w:rPr>
          <w:b/>
          <w:bCs/>
        </w:rPr>
      </w:pPr>
    </w:p>
    <w:p w14:paraId="2CAEC3E9" w14:textId="7331CE60" w:rsidR="00DB7DF6" w:rsidRDefault="00070D89" w:rsidP="0048670C">
      <w:pPr>
        <w:spacing w:after="0"/>
        <w:rPr>
          <w:rFonts w:ascii="Segoe UI" w:hAnsi="Segoe UI" w:cs="Segoe UI"/>
          <w:color w:val="000000"/>
          <w:sz w:val="20"/>
          <w:szCs w:val="20"/>
          <w:lang w:bidi="ar-SA"/>
        </w:rPr>
      </w:pPr>
      <w:r w:rsidRPr="00C212CF">
        <w:rPr>
          <w:b/>
          <w:bCs/>
        </w:rPr>
        <w:t>Comment #</w:t>
      </w:r>
      <w:r>
        <w:rPr>
          <w:b/>
          <w:bCs/>
        </w:rPr>
        <w:t>77</w:t>
      </w:r>
      <w:r w:rsidRPr="00C212CF">
        <w:rPr>
          <w:b/>
          <w:bCs/>
        </w:rPr>
        <w:t>:</w:t>
      </w:r>
      <w:r>
        <w:t xml:space="preserve"> </w:t>
      </w:r>
      <w:r w:rsidR="00DB7DF6">
        <w:rPr>
          <w:rFonts w:ascii="Segoe UI" w:hAnsi="Segoe UI" w:cs="Segoe UI"/>
          <w:color w:val="000000"/>
          <w:sz w:val="20"/>
          <w:szCs w:val="20"/>
          <w:lang w:bidi="ar-SA"/>
        </w:rPr>
        <w:t xml:space="preserve">Line 447: Need to present data to support this </w:t>
      </w:r>
      <w:proofErr w:type="gramStart"/>
      <w:r w:rsidR="00DB7DF6">
        <w:rPr>
          <w:rFonts w:ascii="Segoe UI" w:hAnsi="Segoe UI" w:cs="Segoe UI"/>
          <w:color w:val="000000"/>
          <w:sz w:val="20"/>
          <w:szCs w:val="20"/>
          <w:lang w:bidi="ar-SA"/>
        </w:rPr>
        <w:t>statement</w:t>
      </w:r>
      <w:proofErr w:type="gramEnd"/>
    </w:p>
    <w:p w14:paraId="6E1C3A8E" w14:textId="77777777" w:rsidR="0048670C" w:rsidRPr="0048670C" w:rsidRDefault="0048670C" w:rsidP="0048670C">
      <w:pPr>
        <w:pStyle w:val="PlainText"/>
        <w:rPr>
          <w:b/>
          <w:bCs/>
        </w:rPr>
      </w:pPr>
      <w:r w:rsidRPr="0048670C">
        <w:rPr>
          <w:b/>
          <w:bCs/>
        </w:rPr>
        <w:t>Response:</w:t>
      </w:r>
    </w:p>
    <w:p w14:paraId="1D86532C" w14:textId="14679CEC" w:rsidR="0048670C" w:rsidRDefault="0048670C" w:rsidP="0048670C">
      <w:pPr>
        <w:spacing w:after="0"/>
        <w:rPr>
          <w:ins w:id="208" w:author="Iain Suthers" w:date="2021-04-28T15:28:00Z"/>
          <w:b/>
          <w:bCs/>
        </w:rPr>
      </w:pPr>
    </w:p>
    <w:p w14:paraId="65FBB890" w14:textId="04E45A50" w:rsidR="0015715D" w:rsidRDefault="0015715D" w:rsidP="0048670C">
      <w:pPr>
        <w:spacing w:after="0"/>
        <w:rPr>
          <w:ins w:id="209" w:author="Iain Suthers" w:date="2021-04-28T15:28:00Z"/>
          <w:b/>
          <w:bCs/>
        </w:rPr>
      </w:pPr>
    </w:p>
    <w:p w14:paraId="4769550D" w14:textId="77777777" w:rsidR="0015715D" w:rsidRDefault="0015715D" w:rsidP="0048670C">
      <w:pPr>
        <w:spacing w:after="0"/>
        <w:rPr>
          <w:b/>
          <w:bCs/>
        </w:rPr>
      </w:pPr>
    </w:p>
    <w:p w14:paraId="4989D683" w14:textId="4BFF55AB" w:rsidR="00DB7DF6" w:rsidRDefault="00070D89" w:rsidP="0048670C">
      <w:pPr>
        <w:spacing w:after="0"/>
        <w:rPr>
          <w:rFonts w:ascii="Segoe UI" w:hAnsi="Segoe UI" w:cs="Segoe UI"/>
          <w:color w:val="000000"/>
          <w:sz w:val="20"/>
          <w:szCs w:val="20"/>
          <w:lang w:bidi="ar-SA"/>
        </w:rPr>
      </w:pPr>
      <w:r w:rsidRPr="00C212CF">
        <w:rPr>
          <w:b/>
          <w:bCs/>
        </w:rPr>
        <w:t>Comment #</w:t>
      </w:r>
      <w:r>
        <w:rPr>
          <w:b/>
          <w:bCs/>
        </w:rPr>
        <w:t>78</w:t>
      </w:r>
      <w:r w:rsidRPr="00C212CF">
        <w:rPr>
          <w:b/>
          <w:bCs/>
        </w:rPr>
        <w:t>:</w:t>
      </w:r>
      <w:r>
        <w:t xml:space="preserve"> </w:t>
      </w:r>
      <w:r w:rsidR="00DB7DF6">
        <w:rPr>
          <w:rFonts w:ascii="Segoe UI" w:hAnsi="Segoe UI" w:cs="Segoe UI"/>
          <w:color w:val="000000"/>
          <w:sz w:val="20"/>
          <w:szCs w:val="20"/>
          <w:lang w:bidi="ar-SA"/>
        </w:rPr>
        <w:t>Line 448: add data to support this statement.</w:t>
      </w:r>
    </w:p>
    <w:p w14:paraId="45316E7D" w14:textId="77777777" w:rsidR="0048670C" w:rsidRPr="0048670C" w:rsidRDefault="0048670C" w:rsidP="0048670C">
      <w:pPr>
        <w:pStyle w:val="PlainText"/>
        <w:rPr>
          <w:b/>
          <w:bCs/>
        </w:rPr>
      </w:pPr>
      <w:r w:rsidRPr="0048670C">
        <w:rPr>
          <w:b/>
          <w:bCs/>
        </w:rPr>
        <w:t>Response:</w:t>
      </w:r>
    </w:p>
    <w:p w14:paraId="0A9E9D52" w14:textId="34DBAA45" w:rsidR="0048670C" w:rsidRDefault="0048670C" w:rsidP="0048670C">
      <w:pPr>
        <w:spacing w:after="0"/>
        <w:rPr>
          <w:ins w:id="210" w:author="Iain Suthers" w:date="2021-04-28T15:28:00Z"/>
          <w:b/>
          <w:bCs/>
        </w:rPr>
      </w:pPr>
    </w:p>
    <w:p w14:paraId="6A1FE9C3" w14:textId="457F81D7" w:rsidR="0015715D" w:rsidRDefault="0015715D" w:rsidP="0048670C">
      <w:pPr>
        <w:spacing w:after="0"/>
        <w:rPr>
          <w:ins w:id="211" w:author="Iain Suthers" w:date="2021-04-28T15:28:00Z"/>
          <w:b/>
          <w:bCs/>
        </w:rPr>
      </w:pPr>
      <w:ins w:id="212" w:author="Iain Suthers" w:date="2021-04-28T15:28:00Z">
        <w:r w:rsidRPr="0015715D">
          <w:rPr>
            <w:b/>
            <w:bCs/>
            <w:highlight w:val="cyan"/>
            <w:rPrChange w:id="213" w:author="Iain Suthers" w:date="2021-04-28T15:28:00Z">
              <w:rPr>
                <w:b/>
                <w:bCs/>
              </w:rPr>
            </w:rPrChange>
          </w:rPr>
          <w:t>??</w:t>
        </w:r>
      </w:ins>
    </w:p>
    <w:p w14:paraId="74C9165E" w14:textId="616C0164" w:rsidR="0015715D" w:rsidRDefault="0015715D" w:rsidP="0048670C">
      <w:pPr>
        <w:spacing w:after="0"/>
        <w:rPr>
          <w:ins w:id="214" w:author="Iain Suthers" w:date="2021-04-28T15:28:00Z"/>
          <w:b/>
          <w:bCs/>
        </w:rPr>
      </w:pPr>
    </w:p>
    <w:p w14:paraId="077E533D" w14:textId="77777777" w:rsidR="0015715D" w:rsidRDefault="0015715D" w:rsidP="0048670C">
      <w:pPr>
        <w:spacing w:after="0"/>
        <w:rPr>
          <w:b/>
          <w:bCs/>
        </w:rPr>
      </w:pPr>
    </w:p>
    <w:p w14:paraId="0F5B5861" w14:textId="14689165" w:rsidR="00DB7DF6" w:rsidRDefault="00070D89" w:rsidP="0048670C">
      <w:pPr>
        <w:spacing w:after="0"/>
        <w:rPr>
          <w:rFonts w:ascii="Segoe UI" w:hAnsi="Segoe UI" w:cs="Segoe UI"/>
          <w:color w:val="000000"/>
          <w:sz w:val="20"/>
          <w:szCs w:val="20"/>
          <w:lang w:bidi="ar-SA"/>
        </w:rPr>
      </w:pPr>
      <w:r w:rsidRPr="00C212CF">
        <w:rPr>
          <w:b/>
          <w:bCs/>
        </w:rPr>
        <w:t>Comment #</w:t>
      </w:r>
      <w:r>
        <w:rPr>
          <w:b/>
          <w:bCs/>
        </w:rPr>
        <w:t>79</w:t>
      </w:r>
      <w:r w:rsidRPr="00C212CF">
        <w:rPr>
          <w:b/>
          <w:bCs/>
        </w:rPr>
        <w:t>:</w:t>
      </w:r>
      <w:r>
        <w:t xml:space="preserve"> </w:t>
      </w:r>
      <w:r w:rsidR="00DB7DF6">
        <w:rPr>
          <w:rFonts w:ascii="Segoe UI" w:hAnsi="Segoe UI" w:cs="Segoe UI"/>
          <w:color w:val="000000"/>
          <w:sz w:val="20"/>
          <w:szCs w:val="20"/>
          <w:lang w:bidi="ar-SA"/>
        </w:rPr>
        <w:t>Line 451: Go on and discuss how planktivorous fish are associated with shelf habitats / shelf break / boundary currents and how they can influence the size structure of zooplankton communities.</w:t>
      </w:r>
    </w:p>
    <w:p w14:paraId="02060D2A" w14:textId="716D0E83" w:rsidR="0048670C" w:rsidRPr="0048670C" w:rsidRDefault="0048670C" w:rsidP="0048670C">
      <w:pPr>
        <w:pStyle w:val="PlainText"/>
        <w:rPr>
          <w:b/>
          <w:bCs/>
        </w:rPr>
      </w:pPr>
      <w:r w:rsidRPr="0048670C">
        <w:rPr>
          <w:b/>
          <w:bCs/>
        </w:rPr>
        <w:t>Response:</w:t>
      </w:r>
      <w:r w:rsidR="009A5F28">
        <w:rPr>
          <w:b/>
          <w:bCs/>
        </w:rPr>
        <w:t xml:space="preserve"> </w:t>
      </w:r>
      <w:r w:rsidR="009A5F28" w:rsidRPr="009A5F28">
        <w:rPr>
          <w:b/>
          <w:bCs/>
          <w:highlight w:val="cyan"/>
        </w:rPr>
        <w:t>Iain</w:t>
      </w:r>
    </w:p>
    <w:p w14:paraId="0139BA36" w14:textId="3C04DE18" w:rsidR="0048670C" w:rsidRPr="0015715D" w:rsidRDefault="0015715D" w:rsidP="0048670C">
      <w:pPr>
        <w:spacing w:after="0"/>
        <w:rPr>
          <w:ins w:id="215" w:author="Iain Suthers" w:date="2021-04-18T22:04:00Z"/>
          <w:bCs/>
          <w:rPrChange w:id="216" w:author="Iain Suthers" w:date="2021-04-28T15:20:00Z">
            <w:rPr>
              <w:ins w:id="217" w:author="Iain Suthers" w:date="2021-04-18T22:04:00Z"/>
              <w:b/>
              <w:bCs/>
            </w:rPr>
          </w:rPrChange>
        </w:rPr>
      </w:pPr>
      <w:ins w:id="218" w:author="Iain Suthers" w:date="2021-04-28T15:20:00Z">
        <w:r w:rsidRPr="0015715D">
          <w:rPr>
            <w:bCs/>
            <w:rPrChange w:id="219" w:author="Iain Suthers" w:date="2021-04-28T15:20:00Z">
              <w:rPr>
                <w:b/>
                <w:bCs/>
              </w:rPr>
            </w:rPrChange>
          </w:rPr>
          <w:t xml:space="preserve">Added following </w:t>
        </w:r>
        <w:proofErr w:type="gramStart"/>
        <w:r w:rsidRPr="0015715D">
          <w:rPr>
            <w:bCs/>
            <w:rPrChange w:id="220" w:author="Iain Suthers" w:date="2021-04-28T15:20:00Z">
              <w:rPr>
                <w:b/>
                <w:bCs/>
              </w:rPr>
            </w:rPrChange>
          </w:rPr>
          <w:t>sentenc</w:t>
        </w:r>
      </w:ins>
      <w:ins w:id="221" w:author="Iain Suthers" w:date="2021-04-28T15:23:00Z">
        <w:r>
          <w:rPr>
            <w:bCs/>
          </w:rPr>
          <w:t>e</w:t>
        </w:r>
      </w:ins>
      <w:proofErr w:type="gramEnd"/>
    </w:p>
    <w:p w14:paraId="0BDFECEE" w14:textId="4E693323" w:rsidR="001E30B9" w:rsidRPr="0015715D" w:rsidRDefault="0015715D" w:rsidP="0048670C">
      <w:pPr>
        <w:spacing w:after="0"/>
        <w:rPr>
          <w:ins w:id="222" w:author="Iain Suthers" w:date="2021-04-18T22:04:00Z"/>
          <w:bCs/>
          <w:rPrChange w:id="223" w:author="Iain Suthers" w:date="2021-04-28T15:20:00Z">
            <w:rPr>
              <w:ins w:id="224" w:author="Iain Suthers" w:date="2021-04-18T22:04:00Z"/>
              <w:b/>
              <w:bCs/>
            </w:rPr>
          </w:rPrChange>
        </w:rPr>
      </w:pPr>
      <w:ins w:id="225" w:author="Iain Suthers" w:date="2021-04-28T15:20:00Z">
        <w:r>
          <w:rPr>
            <w:bCs/>
          </w:rPr>
          <w:t xml:space="preserve">“Planktivorous fish such as mackerel and scad consume </w:t>
        </w:r>
      </w:ins>
      <w:ins w:id="226" w:author="Iain Suthers" w:date="2021-04-28T15:21:00Z">
        <w:r>
          <w:rPr>
            <w:bCs/>
          </w:rPr>
          <w:t>zooplankton</w:t>
        </w:r>
      </w:ins>
      <w:ins w:id="227" w:author="Iain Suthers" w:date="2021-04-28T15:20:00Z">
        <w:r>
          <w:rPr>
            <w:bCs/>
          </w:rPr>
          <w:t xml:space="preserve"> </w:t>
        </w:r>
      </w:ins>
      <w:ins w:id="228" w:author="Iain Suthers" w:date="2021-04-28T15:21:00Z">
        <w:r>
          <w:rPr>
            <w:bCs/>
          </w:rPr>
          <w:t xml:space="preserve">in the 0.5-1 mm particle diameters (Holland et al. 2021) </w:t>
        </w:r>
      </w:ins>
      <w:ins w:id="229" w:author="Iain Suthers" w:date="2021-04-28T15:24:00Z">
        <w:r>
          <w:rPr>
            <w:bCs/>
          </w:rPr>
          <w:t>and such predators</w:t>
        </w:r>
      </w:ins>
      <w:ins w:id="230" w:author="Iain Suthers" w:date="2021-04-28T15:21:00Z">
        <w:r>
          <w:rPr>
            <w:bCs/>
          </w:rPr>
          <w:t xml:space="preserve"> can steepen the slope of the </w:t>
        </w:r>
      </w:ins>
      <w:ins w:id="231" w:author="Iain Suthers" w:date="2021-04-28T15:24:00Z">
        <w:r>
          <w:rPr>
            <w:bCs/>
          </w:rPr>
          <w:t xml:space="preserve">zooplankton </w:t>
        </w:r>
      </w:ins>
      <w:ins w:id="232" w:author="Iain Suthers" w:date="2021-04-28T15:21:00Z">
        <w:r>
          <w:rPr>
            <w:bCs/>
          </w:rPr>
          <w:t xml:space="preserve">biomass size spectrum (Fig. 8). </w:t>
        </w:r>
      </w:ins>
      <w:ins w:id="233" w:author="Iain Suthers" w:date="2021-04-28T15:24:00Z">
        <w:r>
          <w:rPr>
            <w:bCs/>
          </w:rPr>
          <w:t>“</w:t>
        </w:r>
      </w:ins>
    </w:p>
    <w:p w14:paraId="3460FE23" w14:textId="0802556B" w:rsidR="001E30B9" w:rsidRPr="0015715D" w:rsidRDefault="001E30B9" w:rsidP="0048670C">
      <w:pPr>
        <w:spacing w:after="0"/>
        <w:rPr>
          <w:ins w:id="234" w:author="Iain Suthers" w:date="2021-04-18T22:04:00Z"/>
          <w:bCs/>
          <w:rPrChange w:id="235" w:author="Iain Suthers" w:date="2021-04-28T15:20:00Z">
            <w:rPr>
              <w:ins w:id="236" w:author="Iain Suthers" w:date="2021-04-18T22:04:00Z"/>
              <w:b/>
              <w:bCs/>
            </w:rPr>
          </w:rPrChange>
        </w:rPr>
      </w:pPr>
    </w:p>
    <w:p w14:paraId="5C938F09" w14:textId="77777777" w:rsidR="001E30B9" w:rsidRPr="0015715D" w:rsidRDefault="001E30B9" w:rsidP="0048670C">
      <w:pPr>
        <w:spacing w:after="0"/>
        <w:rPr>
          <w:bCs/>
          <w:rPrChange w:id="237" w:author="Iain Suthers" w:date="2021-04-28T15:20:00Z">
            <w:rPr>
              <w:b/>
              <w:bCs/>
            </w:rPr>
          </w:rPrChange>
        </w:rPr>
      </w:pPr>
    </w:p>
    <w:p w14:paraId="50816561" w14:textId="3D33A47A" w:rsidR="00DB7DF6" w:rsidRDefault="00070D89" w:rsidP="0048670C">
      <w:pPr>
        <w:spacing w:after="0"/>
        <w:rPr>
          <w:rFonts w:ascii="Segoe UI" w:hAnsi="Segoe UI" w:cs="Segoe UI"/>
          <w:color w:val="000000"/>
          <w:sz w:val="20"/>
          <w:szCs w:val="20"/>
          <w:lang w:bidi="ar-SA"/>
        </w:rPr>
      </w:pPr>
      <w:r w:rsidRPr="00C212CF">
        <w:rPr>
          <w:b/>
          <w:bCs/>
        </w:rPr>
        <w:lastRenderedPageBreak/>
        <w:t>Comment #</w:t>
      </w:r>
      <w:r>
        <w:rPr>
          <w:b/>
          <w:bCs/>
        </w:rPr>
        <w:t>80</w:t>
      </w:r>
      <w:r w:rsidRPr="00C212CF">
        <w:rPr>
          <w:b/>
          <w:bCs/>
        </w:rPr>
        <w:t>:</w:t>
      </w:r>
      <w:r>
        <w:t xml:space="preserve"> </w:t>
      </w:r>
      <w:r w:rsidR="00DB7DF6">
        <w:rPr>
          <w:rFonts w:ascii="Segoe UI" w:hAnsi="Segoe UI" w:cs="Segoe UI"/>
          <w:color w:val="000000"/>
          <w:sz w:val="20"/>
          <w:szCs w:val="20"/>
          <w:lang w:bidi="ar-SA"/>
        </w:rPr>
        <w:t xml:space="preserve">Line 455 (Figure 8): Does the data your presenting support this? might need more detail as it looks like light is the primary background. </w:t>
      </w:r>
    </w:p>
    <w:p w14:paraId="1EA96497" w14:textId="18CCF7F2" w:rsidR="0048670C" w:rsidRPr="0048670C" w:rsidRDefault="0048670C" w:rsidP="0048670C">
      <w:pPr>
        <w:pStyle w:val="PlainText"/>
        <w:rPr>
          <w:b/>
          <w:bCs/>
        </w:rPr>
      </w:pPr>
      <w:r w:rsidRPr="0048670C">
        <w:rPr>
          <w:b/>
          <w:bCs/>
        </w:rPr>
        <w:t>Response:</w:t>
      </w:r>
      <w:r w:rsidR="00624EC9">
        <w:rPr>
          <w:b/>
          <w:bCs/>
        </w:rPr>
        <w:t xml:space="preserve"> </w:t>
      </w:r>
      <w:r w:rsidR="009A5F28" w:rsidRPr="009A5F28">
        <w:rPr>
          <w:b/>
          <w:bCs/>
          <w:highlight w:val="yellow"/>
        </w:rPr>
        <w:t>change to</w:t>
      </w:r>
      <w:r w:rsidR="00624EC9" w:rsidRPr="009A5F28">
        <w:rPr>
          <w:b/>
          <w:bCs/>
          <w:highlight w:val="yellow"/>
        </w:rPr>
        <w:t xml:space="preserve"> same blue throughout</w:t>
      </w:r>
    </w:p>
    <w:p w14:paraId="72F2C548" w14:textId="77777777" w:rsidR="0048670C" w:rsidRDefault="0048670C" w:rsidP="0048670C">
      <w:pPr>
        <w:autoSpaceDE w:val="0"/>
        <w:autoSpaceDN w:val="0"/>
        <w:adjustRightInd w:val="0"/>
        <w:spacing w:after="0" w:line="240" w:lineRule="auto"/>
        <w:rPr>
          <w:b/>
          <w:bCs/>
        </w:rPr>
      </w:pPr>
    </w:p>
    <w:p w14:paraId="03D21B30" w14:textId="6384A675" w:rsidR="00DB7DF6"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8</w:t>
      </w:r>
      <w:r w:rsidRPr="00C212CF">
        <w:rPr>
          <w:b/>
          <w:bCs/>
        </w:rPr>
        <w:t>1:</w:t>
      </w:r>
      <w:r>
        <w:t xml:space="preserve"> </w:t>
      </w:r>
      <w:r w:rsidR="00DB7DF6">
        <w:rPr>
          <w:rFonts w:ascii="Segoe UI" w:hAnsi="Segoe UI" w:cs="Segoe UI"/>
          <w:color w:val="000000"/>
          <w:sz w:val="20"/>
          <w:szCs w:val="20"/>
          <w:lang w:bidi="ar-SA"/>
        </w:rPr>
        <w:t xml:space="preserve">Line 467: Looks like </w:t>
      </w:r>
      <w:proofErr w:type="spellStart"/>
      <w:r w:rsidR="00DB7DF6">
        <w:rPr>
          <w:rFonts w:ascii="Segoe UI" w:hAnsi="Segoe UI" w:cs="Segoe UI"/>
          <w:color w:val="000000"/>
          <w:sz w:val="20"/>
          <w:szCs w:val="20"/>
          <w:lang w:bidi="ar-SA"/>
        </w:rPr>
        <w:t>along</w:t>
      </w:r>
      <w:proofErr w:type="spellEnd"/>
      <w:r w:rsidR="00DB7DF6">
        <w:rPr>
          <w:rFonts w:ascii="Segoe UI" w:hAnsi="Segoe UI" w:cs="Segoe UI"/>
          <w:color w:val="000000"/>
          <w:sz w:val="20"/>
          <w:szCs w:val="20"/>
          <w:lang w:bidi="ar-SA"/>
        </w:rPr>
        <w:t xml:space="preserve"> shelf flow has a greater </w:t>
      </w:r>
      <w:proofErr w:type="gramStart"/>
      <w:r w:rsidR="00DB7DF6">
        <w:rPr>
          <w:rFonts w:ascii="Segoe UI" w:hAnsi="Segoe UI" w:cs="Segoe UI"/>
          <w:color w:val="000000"/>
          <w:sz w:val="20"/>
          <w:szCs w:val="20"/>
          <w:lang w:bidi="ar-SA"/>
        </w:rPr>
        <w:t>influence ?</w:t>
      </w:r>
      <w:proofErr w:type="gramEnd"/>
      <w:r w:rsidR="00DB7DF6">
        <w:rPr>
          <w:rFonts w:ascii="Segoe UI" w:hAnsi="Segoe UI" w:cs="Segoe UI"/>
          <w:color w:val="000000"/>
          <w:sz w:val="20"/>
          <w:szCs w:val="20"/>
          <w:lang w:bidi="ar-SA"/>
        </w:rPr>
        <w:t xml:space="preserve"> cross shelf flow not strongly supportive of this statement. Cross shelf plots of temperature, salinity, </w:t>
      </w:r>
      <w:proofErr w:type="gramStart"/>
      <w:r w:rsidR="00DB7DF6">
        <w:rPr>
          <w:rFonts w:ascii="Segoe UI" w:hAnsi="Segoe UI" w:cs="Segoe UI"/>
          <w:color w:val="000000"/>
          <w:sz w:val="20"/>
          <w:szCs w:val="20"/>
          <w:lang w:bidi="ar-SA"/>
        </w:rPr>
        <w:t>nutrients</w:t>
      </w:r>
      <w:proofErr w:type="gramEnd"/>
      <w:r w:rsidR="00DB7DF6">
        <w:rPr>
          <w:rFonts w:ascii="Segoe UI" w:hAnsi="Segoe UI" w:cs="Segoe UI"/>
          <w:color w:val="000000"/>
          <w:sz w:val="20"/>
          <w:szCs w:val="20"/>
          <w:lang w:bidi="ar-SA"/>
        </w:rPr>
        <w:t xml:space="preserve"> and fluorescence will help here.</w:t>
      </w:r>
    </w:p>
    <w:p w14:paraId="66875D88" w14:textId="77777777" w:rsidR="0048670C" w:rsidRPr="0048670C" w:rsidRDefault="0048670C" w:rsidP="0048670C">
      <w:pPr>
        <w:pStyle w:val="PlainText"/>
        <w:rPr>
          <w:b/>
          <w:bCs/>
        </w:rPr>
      </w:pPr>
      <w:r w:rsidRPr="0048670C">
        <w:rPr>
          <w:b/>
          <w:bCs/>
        </w:rPr>
        <w:t>Response:</w:t>
      </w:r>
    </w:p>
    <w:p w14:paraId="1AC9C183" w14:textId="491191E9" w:rsidR="00DB7DF6" w:rsidRDefault="00DB7DF6" w:rsidP="0048670C">
      <w:pPr>
        <w:autoSpaceDE w:val="0"/>
        <w:autoSpaceDN w:val="0"/>
        <w:adjustRightInd w:val="0"/>
        <w:spacing w:after="0" w:line="240" w:lineRule="auto"/>
        <w:rPr>
          <w:rFonts w:ascii="Segoe UI" w:hAnsi="Segoe UI" w:cs="Segoe UI"/>
          <w:color w:val="000000"/>
          <w:sz w:val="20"/>
          <w:szCs w:val="20"/>
          <w:lang w:bidi="ar-SA"/>
        </w:rPr>
      </w:pPr>
    </w:p>
    <w:p w14:paraId="6951AB0E" w14:textId="02757346" w:rsidR="00DB7DF6" w:rsidRDefault="00070D89" w:rsidP="0048670C">
      <w:pPr>
        <w:autoSpaceDE w:val="0"/>
        <w:autoSpaceDN w:val="0"/>
        <w:adjustRightInd w:val="0"/>
        <w:spacing w:after="0" w:line="240" w:lineRule="auto"/>
        <w:rPr>
          <w:rFonts w:ascii="Segoe UI" w:hAnsi="Segoe UI" w:cs="Segoe UI"/>
          <w:color w:val="000000"/>
          <w:sz w:val="20"/>
          <w:szCs w:val="20"/>
          <w:lang w:bidi="ar-SA"/>
        </w:rPr>
      </w:pPr>
      <w:r w:rsidRPr="00C212CF">
        <w:rPr>
          <w:b/>
          <w:bCs/>
        </w:rPr>
        <w:t>Comment #</w:t>
      </w:r>
      <w:r>
        <w:rPr>
          <w:b/>
          <w:bCs/>
        </w:rPr>
        <w:t>82</w:t>
      </w:r>
      <w:r w:rsidRPr="00C212CF">
        <w:rPr>
          <w:b/>
          <w:bCs/>
        </w:rPr>
        <w:t>:</w:t>
      </w:r>
      <w:r>
        <w:t xml:space="preserve"> </w:t>
      </w:r>
      <w:r w:rsidR="00DB7DF6">
        <w:rPr>
          <w:rFonts w:ascii="Segoe UI" w:hAnsi="Segoe UI" w:cs="Segoe UI"/>
          <w:color w:val="000000"/>
          <w:sz w:val="20"/>
          <w:szCs w:val="20"/>
          <w:lang w:bidi="ar-SA"/>
        </w:rPr>
        <w:t>Line 470: See comment above. How could these fish communities possibly contribute to observations of biomass and size of particles across the shelf?</w:t>
      </w:r>
    </w:p>
    <w:p w14:paraId="4B53BE81" w14:textId="6C6A9886" w:rsidR="009A5F28" w:rsidRPr="0048670C" w:rsidRDefault="009A5F28" w:rsidP="009A5F28">
      <w:pPr>
        <w:pStyle w:val="PlainText"/>
        <w:rPr>
          <w:b/>
          <w:bCs/>
        </w:rPr>
      </w:pPr>
      <w:r w:rsidRPr="0048670C">
        <w:rPr>
          <w:b/>
          <w:bCs/>
        </w:rPr>
        <w:t>Response:</w:t>
      </w:r>
      <w:r>
        <w:rPr>
          <w:b/>
          <w:bCs/>
        </w:rPr>
        <w:t xml:space="preserve"> </w:t>
      </w:r>
      <w:r w:rsidRPr="009A5F28">
        <w:rPr>
          <w:b/>
          <w:bCs/>
          <w:highlight w:val="cyan"/>
        </w:rPr>
        <w:t>Iain</w:t>
      </w:r>
    </w:p>
    <w:p w14:paraId="7B91CA30" w14:textId="35651783" w:rsidR="00CE7D62" w:rsidRDefault="00A83F56" w:rsidP="00A83F56">
      <w:pPr>
        <w:autoSpaceDE w:val="0"/>
        <w:autoSpaceDN w:val="0"/>
        <w:adjustRightInd w:val="0"/>
        <w:spacing w:after="0" w:line="240" w:lineRule="auto"/>
        <w:rPr>
          <w:ins w:id="238" w:author="Iain Suthers" w:date="2021-04-18T22:04:00Z"/>
          <w:rFonts w:ascii="Segoe UI" w:hAnsi="Segoe UI" w:cs="Segoe UI"/>
          <w:sz w:val="21"/>
          <w:szCs w:val="21"/>
          <w:lang w:bidi="ar-SA"/>
        </w:rPr>
      </w:pPr>
      <w:ins w:id="239" w:author="Iain Suthers" w:date="2021-04-28T15:28:00Z">
        <w:r>
          <w:rPr>
            <w:rFonts w:ascii="Segoe UI" w:hAnsi="Segoe UI" w:cs="Segoe UI"/>
            <w:sz w:val="21"/>
            <w:szCs w:val="21"/>
            <w:lang w:bidi="ar-SA"/>
          </w:rPr>
          <w:t xml:space="preserve">As noted above (comment #79); and note that the subsequent sentence addresses this question </w:t>
        </w:r>
      </w:ins>
      <w:ins w:id="240" w:author="Iain Suthers" w:date="2021-04-28T15:30:00Z">
        <w:r>
          <w:rPr>
            <w:rFonts w:ascii="Segoe UI" w:hAnsi="Segoe UI" w:cs="Segoe UI"/>
            <w:sz w:val="21"/>
            <w:szCs w:val="21"/>
            <w:lang w:bidi="ar-SA"/>
          </w:rPr>
          <w:t>“</w:t>
        </w:r>
        <w:r>
          <w:rPr>
            <w:rFonts w:ascii="Calibri" w:hAnsi="Calibri" w:cs="Calibri"/>
            <w:sz w:val="24"/>
            <w:szCs w:val="24"/>
            <w:lang w:bidi="ar-SA"/>
          </w:rPr>
          <w:t>Therefore a steeper zooplankton size spectrum slope could arise not only from increased production of smaller zooplankton (</w:t>
        </w:r>
        <w:proofErr w:type="spellStart"/>
        <w:r>
          <w:rPr>
            <w:rFonts w:ascii="Calibri" w:hAnsi="Calibri" w:cs="Calibri"/>
            <w:sz w:val="24"/>
            <w:szCs w:val="24"/>
            <w:lang w:bidi="ar-SA"/>
          </w:rPr>
          <w:t>Guiet</w:t>
        </w:r>
        <w:proofErr w:type="spellEnd"/>
        <w:r>
          <w:rPr>
            <w:rFonts w:ascii="Calibri" w:hAnsi="Calibri" w:cs="Calibri"/>
            <w:sz w:val="24"/>
            <w:szCs w:val="24"/>
            <w:lang w:bidi="ar-SA"/>
          </w:rPr>
          <w:t xml:space="preserve"> </w:t>
        </w:r>
        <w:r>
          <w:rPr>
            <w:rFonts w:ascii="Calibri,Italic" w:hAnsi="Calibri,Italic" w:cs="Calibri,Italic"/>
            <w:i/>
            <w:iCs/>
            <w:sz w:val="24"/>
            <w:szCs w:val="24"/>
            <w:lang w:bidi="ar-SA"/>
          </w:rPr>
          <w:t>et al.</w:t>
        </w:r>
        <w:r>
          <w:rPr>
            <w:rFonts w:ascii="Calibri" w:hAnsi="Calibri" w:cs="Calibri"/>
            <w:sz w:val="24"/>
            <w:szCs w:val="24"/>
            <w:lang w:bidi="ar-SA"/>
          </w:rPr>
          <w:t>, 2016), but also by</w:t>
        </w:r>
      </w:ins>
      <w:ins w:id="241" w:author="Iain Suthers" w:date="2021-04-28T15:31:00Z">
        <w:r>
          <w:rPr>
            <w:rFonts w:ascii="Calibri" w:hAnsi="Calibri" w:cs="Calibri"/>
            <w:sz w:val="24"/>
            <w:szCs w:val="24"/>
            <w:lang w:bidi="ar-SA"/>
          </w:rPr>
          <w:t xml:space="preserve"> </w:t>
        </w:r>
      </w:ins>
      <w:ins w:id="242" w:author="Iain Suthers" w:date="2021-04-28T15:30:00Z">
        <w:r>
          <w:rPr>
            <w:rFonts w:ascii="Calibri" w:hAnsi="Calibri" w:cs="Calibri"/>
            <w:sz w:val="24"/>
            <w:szCs w:val="24"/>
            <w:lang w:bidi="ar-SA"/>
          </w:rPr>
          <w:t>predation on larger zooplankton prey by planktivorous fish (Moore and Suthers, 2006).</w:t>
        </w:r>
      </w:ins>
    </w:p>
    <w:p w14:paraId="5CC3CBA2" w14:textId="5E67FF9C" w:rsidR="001E30B9" w:rsidRDefault="001E30B9" w:rsidP="0048670C">
      <w:pPr>
        <w:autoSpaceDE w:val="0"/>
        <w:autoSpaceDN w:val="0"/>
        <w:adjustRightInd w:val="0"/>
        <w:spacing w:after="0" w:line="240" w:lineRule="auto"/>
        <w:rPr>
          <w:ins w:id="243" w:author="Iain Suthers" w:date="2021-04-18T22:04:00Z"/>
          <w:rFonts w:ascii="Segoe UI" w:hAnsi="Segoe UI" w:cs="Segoe UI"/>
          <w:sz w:val="21"/>
          <w:szCs w:val="21"/>
          <w:lang w:bidi="ar-SA"/>
        </w:rPr>
      </w:pPr>
    </w:p>
    <w:p w14:paraId="014569A1" w14:textId="77777777" w:rsidR="001E30B9" w:rsidRDefault="001E30B9" w:rsidP="0048670C">
      <w:pPr>
        <w:autoSpaceDE w:val="0"/>
        <w:autoSpaceDN w:val="0"/>
        <w:adjustRightInd w:val="0"/>
        <w:spacing w:after="0" w:line="240" w:lineRule="auto"/>
        <w:rPr>
          <w:rFonts w:ascii="Segoe UI" w:hAnsi="Segoe UI" w:cs="Segoe UI"/>
          <w:sz w:val="21"/>
          <w:szCs w:val="21"/>
          <w:lang w:bidi="ar-SA"/>
        </w:rPr>
      </w:pPr>
    </w:p>
    <w:p w14:paraId="4F0FE440" w14:textId="77777777" w:rsidR="00CE7D62" w:rsidRDefault="00CE7D62" w:rsidP="0048670C">
      <w:pPr>
        <w:autoSpaceDE w:val="0"/>
        <w:autoSpaceDN w:val="0"/>
        <w:adjustRightInd w:val="0"/>
        <w:spacing w:after="0" w:line="240" w:lineRule="auto"/>
        <w:rPr>
          <w:rFonts w:ascii="Segoe UI" w:hAnsi="Segoe UI" w:cs="Segoe UI"/>
          <w:sz w:val="21"/>
          <w:szCs w:val="21"/>
          <w:lang w:bidi="ar-SA"/>
        </w:rPr>
      </w:pPr>
    </w:p>
    <w:p w14:paraId="3526CE5C" w14:textId="2E5E6843" w:rsidR="00CE7D62" w:rsidRPr="00CE7D62" w:rsidRDefault="00CE7D62" w:rsidP="0048670C">
      <w:pPr>
        <w:autoSpaceDE w:val="0"/>
        <w:autoSpaceDN w:val="0"/>
        <w:adjustRightInd w:val="0"/>
        <w:spacing w:after="0" w:line="240" w:lineRule="auto"/>
        <w:rPr>
          <w:rFonts w:ascii="Segoe UI" w:hAnsi="Segoe UI" w:cs="Segoe UI"/>
          <w:b/>
          <w:bCs/>
          <w:sz w:val="21"/>
          <w:szCs w:val="21"/>
          <w:lang w:bidi="ar-SA"/>
        </w:rPr>
      </w:pPr>
      <w:r w:rsidRPr="00E14F40">
        <w:rPr>
          <w:rFonts w:ascii="Segoe UI" w:hAnsi="Segoe UI" w:cs="Segoe UI"/>
          <w:b/>
          <w:bCs/>
          <w:sz w:val="21"/>
          <w:szCs w:val="21"/>
          <w:lang w:bidi="ar-SA"/>
        </w:rPr>
        <w:t xml:space="preserve">Comment </w:t>
      </w:r>
      <w:r w:rsidR="00E14F40">
        <w:rPr>
          <w:rFonts w:ascii="Segoe UI" w:hAnsi="Segoe UI" w:cs="Segoe UI"/>
          <w:b/>
          <w:bCs/>
          <w:sz w:val="21"/>
          <w:szCs w:val="21"/>
          <w:lang w:bidi="ar-SA"/>
        </w:rPr>
        <w:t>#</w:t>
      </w:r>
      <w:r w:rsidR="00E14F40" w:rsidRPr="00E14F40">
        <w:rPr>
          <w:rFonts w:ascii="Segoe UI" w:hAnsi="Segoe UI" w:cs="Segoe UI"/>
          <w:b/>
          <w:bCs/>
          <w:sz w:val="21"/>
          <w:szCs w:val="21"/>
          <w:lang w:bidi="ar-SA"/>
        </w:rPr>
        <w:t>83</w:t>
      </w:r>
      <w:r w:rsidRPr="00E14F40">
        <w:rPr>
          <w:rFonts w:ascii="Segoe UI" w:hAnsi="Segoe UI" w:cs="Segoe UI"/>
          <w:b/>
          <w:bCs/>
          <w:sz w:val="21"/>
          <w:szCs w:val="21"/>
          <w:lang w:bidi="ar-SA"/>
        </w:rPr>
        <w:t>:</w:t>
      </w:r>
    </w:p>
    <w:p w14:paraId="421770E2" w14:textId="2FB45B7E" w:rsidR="00DB7DF6" w:rsidRDefault="00C212CF" w:rsidP="0048670C">
      <w:pPr>
        <w:autoSpaceDE w:val="0"/>
        <w:autoSpaceDN w:val="0"/>
        <w:adjustRightInd w:val="0"/>
        <w:spacing w:after="0" w:line="240" w:lineRule="auto"/>
        <w:rPr>
          <w:rFonts w:ascii="Segoe UI" w:hAnsi="Segoe UI" w:cs="Segoe UI"/>
          <w:sz w:val="21"/>
          <w:szCs w:val="21"/>
          <w:lang w:bidi="ar-SA"/>
        </w:rPr>
      </w:pPr>
      <w:r>
        <w:rPr>
          <w:rFonts w:ascii="Segoe UI" w:hAnsi="Segoe UI" w:cs="Segoe UI"/>
          <w:sz w:val="21"/>
          <w:szCs w:val="21"/>
          <w:lang w:bidi="ar-SA"/>
        </w:rPr>
        <w:t>Line 478: Inclusion of recommended data would strengthen this statement.</w:t>
      </w:r>
    </w:p>
    <w:p w14:paraId="721C0657" w14:textId="77777777" w:rsidR="0048670C" w:rsidRPr="0048670C" w:rsidRDefault="0048670C" w:rsidP="0048670C">
      <w:pPr>
        <w:pStyle w:val="PlainText"/>
        <w:rPr>
          <w:b/>
          <w:bCs/>
        </w:rPr>
      </w:pPr>
      <w:r w:rsidRPr="0048670C">
        <w:rPr>
          <w:b/>
          <w:bCs/>
        </w:rPr>
        <w:t>Response:</w:t>
      </w:r>
    </w:p>
    <w:p w14:paraId="1814A120" w14:textId="6A760697" w:rsidR="00C212CF" w:rsidRDefault="00C212CF" w:rsidP="0048670C">
      <w:pPr>
        <w:autoSpaceDE w:val="0"/>
        <w:autoSpaceDN w:val="0"/>
        <w:adjustRightInd w:val="0"/>
        <w:spacing w:after="0" w:line="240" w:lineRule="auto"/>
        <w:rPr>
          <w:rFonts w:ascii="Segoe UI" w:hAnsi="Segoe UI" w:cs="Segoe UI"/>
          <w:sz w:val="21"/>
          <w:szCs w:val="21"/>
          <w:lang w:bidi="ar-SA"/>
        </w:rPr>
      </w:pPr>
    </w:p>
    <w:p w14:paraId="587F3AF3" w14:textId="068107CC" w:rsidR="00C212CF" w:rsidRDefault="00070D89" w:rsidP="0048670C">
      <w:pPr>
        <w:autoSpaceDE w:val="0"/>
        <w:autoSpaceDN w:val="0"/>
        <w:adjustRightInd w:val="0"/>
        <w:spacing w:after="0" w:line="240" w:lineRule="auto"/>
        <w:rPr>
          <w:rFonts w:ascii="Segoe UI" w:hAnsi="Segoe UI" w:cs="Segoe UI"/>
          <w:sz w:val="21"/>
          <w:szCs w:val="21"/>
          <w:lang w:bidi="ar-SA"/>
        </w:rPr>
      </w:pPr>
      <w:r w:rsidRPr="00C212CF">
        <w:rPr>
          <w:b/>
          <w:bCs/>
        </w:rPr>
        <w:t>Comment #</w:t>
      </w:r>
      <w:r>
        <w:rPr>
          <w:b/>
          <w:bCs/>
        </w:rPr>
        <w:t>8</w:t>
      </w:r>
      <w:r w:rsidR="00E14F40">
        <w:rPr>
          <w:b/>
          <w:bCs/>
        </w:rPr>
        <w:t>4</w:t>
      </w:r>
      <w:r w:rsidRPr="00C212CF">
        <w:rPr>
          <w:b/>
          <w:bCs/>
        </w:rPr>
        <w:t>:</w:t>
      </w:r>
      <w:r>
        <w:t xml:space="preserve"> </w:t>
      </w:r>
      <w:r w:rsidR="00C212CF">
        <w:rPr>
          <w:rFonts w:ascii="Segoe UI" w:hAnsi="Segoe UI" w:cs="Segoe UI"/>
          <w:sz w:val="21"/>
          <w:szCs w:val="21"/>
          <w:lang w:bidi="ar-SA"/>
        </w:rPr>
        <w:t xml:space="preserve">Line 489: </w:t>
      </w:r>
      <w:r w:rsidR="00C212CF">
        <w:rPr>
          <w:rFonts w:ascii="Segoe UI" w:hAnsi="Segoe UI" w:cs="Segoe UI"/>
          <w:color w:val="000000"/>
          <w:sz w:val="20"/>
          <w:szCs w:val="20"/>
          <w:lang w:bidi="ar-SA"/>
        </w:rPr>
        <w:t>Provide details, looks like Baird et</w:t>
      </w:r>
      <w:r w:rsidR="00DF518C">
        <w:rPr>
          <w:rFonts w:ascii="Segoe UI" w:hAnsi="Segoe UI" w:cs="Segoe UI"/>
          <w:color w:val="000000"/>
          <w:sz w:val="20"/>
          <w:szCs w:val="20"/>
          <w:lang w:bidi="ar-SA"/>
        </w:rPr>
        <w:t xml:space="preserve"> </w:t>
      </w:r>
      <w:r w:rsidR="00C212CF">
        <w:rPr>
          <w:rFonts w:ascii="Segoe UI" w:hAnsi="Segoe UI" w:cs="Segoe UI"/>
          <w:color w:val="000000"/>
          <w:sz w:val="20"/>
          <w:szCs w:val="20"/>
          <w:lang w:bidi="ar-SA"/>
        </w:rPr>
        <w:t>al 08 was focused on Tasman sea waters not shelf waters?</w:t>
      </w:r>
    </w:p>
    <w:p w14:paraId="382C32F0" w14:textId="77777777" w:rsidR="0048670C" w:rsidRPr="0048670C" w:rsidRDefault="0048670C" w:rsidP="0048670C">
      <w:pPr>
        <w:pStyle w:val="PlainText"/>
        <w:rPr>
          <w:b/>
          <w:bCs/>
        </w:rPr>
      </w:pPr>
      <w:r w:rsidRPr="0048670C">
        <w:rPr>
          <w:b/>
          <w:bCs/>
        </w:rPr>
        <w:t>Response:</w:t>
      </w:r>
    </w:p>
    <w:p w14:paraId="4CE7B103" w14:textId="2B58AEE2" w:rsidR="00C212CF" w:rsidRDefault="00C212CF" w:rsidP="0048670C">
      <w:pPr>
        <w:autoSpaceDE w:val="0"/>
        <w:autoSpaceDN w:val="0"/>
        <w:adjustRightInd w:val="0"/>
        <w:spacing w:after="0" w:line="240" w:lineRule="auto"/>
        <w:rPr>
          <w:ins w:id="244" w:author="Iain Suthers" w:date="2021-04-28T15:33:00Z"/>
          <w:rFonts w:ascii="Segoe UI" w:hAnsi="Segoe UI" w:cs="Segoe UI"/>
          <w:sz w:val="21"/>
          <w:szCs w:val="21"/>
          <w:lang w:bidi="ar-SA"/>
        </w:rPr>
      </w:pPr>
    </w:p>
    <w:p w14:paraId="0439DF42" w14:textId="71AAB6DE" w:rsidR="00691621" w:rsidRDefault="00691621" w:rsidP="0048670C">
      <w:pPr>
        <w:autoSpaceDE w:val="0"/>
        <w:autoSpaceDN w:val="0"/>
        <w:adjustRightInd w:val="0"/>
        <w:spacing w:after="0" w:line="240" w:lineRule="auto"/>
        <w:rPr>
          <w:ins w:id="245" w:author="Iain Suthers" w:date="2021-04-28T15:33:00Z"/>
          <w:rFonts w:ascii="Segoe UI" w:hAnsi="Segoe UI" w:cs="Segoe UI"/>
          <w:sz w:val="21"/>
          <w:szCs w:val="21"/>
          <w:lang w:bidi="ar-SA"/>
        </w:rPr>
      </w:pPr>
      <w:ins w:id="246" w:author="Iain Suthers" w:date="2021-04-28T15:33:00Z">
        <w:r>
          <w:rPr>
            <w:rFonts w:ascii="Segoe UI" w:hAnsi="Segoe UI" w:cs="Segoe UI"/>
            <w:sz w:val="21"/>
            <w:szCs w:val="21"/>
            <w:lang w:bidi="ar-SA"/>
          </w:rPr>
          <w:t>Correct, Baird et al. 2008 was focussed on the Tasman Front and not shelf waters, but the EAC water mass on the north of the Tasman Front</w:t>
        </w:r>
      </w:ins>
      <w:ins w:id="247" w:author="Iain Suthers" w:date="2021-04-28T15:34:00Z">
        <w:r>
          <w:rPr>
            <w:rFonts w:ascii="Segoe UI" w:hAnsi="Segoe UI" w:cs="Segoe UI"/>
            <w:sz w:val="21"/>
            <w:szCs w:val="21"/>
            <w:lang w:bidi="ar-SA"/>
          </w:rPr>
          <w:t xml:space="preserve"> is the same water and temperature found on the offshore ends of our transect. </w:t>
        </w:r>
      </w:ins>
    </w:p>
    <w:p w14:paraId="37E5D09E" w14:textId="77777777" w:rsidR="00691621" w:rsidRDefault="00691621" w:rsidP="0048670C">
      <w:pPr>
        <w:autoSpaceDE w:val="0"/>
        <w:autoSpaceDN w:val="0"/>
        <w:adjustRightInd w:val="0"/>
        <w:spacing w:after="0" w:line="240" w:lineRule="auto"/>
        <w:rPr>
          <w:rFonts w:ascii="Segoe UI" w:hAnsi="Segoe UI" w:cs="Segoe UI"/>
          <w:sz w:val="21"/>
          <w:szCs w:val="21"/>
          <w:lang w:bidi="ar-SA"/>
        </w:rPr>
      </w:pPr>
    </w:p>
    <w:p w14:paraId="163B2D86" w14:textId="7E9E04A0" w:rsidR="00C212CF" w:rsidRDefault="00070D89" w:rsidP="0048670C">
      <w:pPr>
        <w:autoSpaceDE w:val="0"/>
        <w:autoSpaceDN w:val="0"/>
        <w:adjustRightInd w:val="0"/>
        <w:spacing w:after="0" w:line="240" w:lineRule="auto"/>
        <w:rPr>
          <w:rFonts w:ascii="Segoe UI" w:hAnsi="Segoe UI" w:cs="Segoe UI"/>
          <w:sz w:val="21"/>
          <w:szCs w:val="21"/>
          <w:lang w:bidi="ar-SA"/>
        </w:rPr>
      </w:pPr>
      <w:r w:rsidRPr="00C212CF">
        <w:rPr>
          <w:b/>
          <w:bCs/>
        </w:rPr>
        <w:t>Comment #</w:t>
      </w:r>
      <w:r>
        <w:rPr>
          <w:b/>
          <w:bCs/>
        </w:rPr>
        <w:t>8</w:t>
      </w:r>
      <w:r w:rsidR="00E14F40">
        <w:rPr>
          <w:b/>
          <w:bCs/>
        </w:rPr>
        <w:t>5</w:t>
      </w:r>
      <w:r w:rsidRPr="00C212CF">
        <w:rPr>
          <w:b/>
          <w:bCs/>
        </w:rPr>
        <w:t>:</w:t>
      </w:r>
      <w:r>
        <w:t xml:space="preserve"> </w:t>
      </w:r>
      <w:r w:rsidR="00C212CF">
        <w:rPr>
          <w:rFonts w:ascii="Segoe UI" w:hAnsi="Segoe UI" w:cs="Segoe UI"/>
          <w:sz w:val="21"/>
          <w:szCs w:val="21"/>
          <w:lang w:bidi="ar-SA"/>
        </w:rPr>
        <w:t xml:space="preserve">Line 495: </w:t>
      </w:r>
      <w:proofErr w:type="gramStart"/>
      <w:r w:rsidR="00C212CF">
        <w:rPr>
          <w:rFonts w:ascii="Segoe UI" w:hAnsi="Segoe UI" w:cs="Segoe UI"/>
          <w:color w:val="000000"/>
          <w:sz w:val="20"/>
          <w:szCs w:val="20"/>
          <w:lang w:bidi="ar-SA"/>
        </w:rPr>
        <w:t>Why ?</w:t>
      </w:r>
      <w:proofErr w:type="gramEnd"/>
      <w:r w:rsidR="00C212CF">
        <w:rPr>
          <w:rFonts w:ascii="Segoe UI" w:hAnsi="Segoe UI" w:cs="Segoe UI"/>
          <w:color w:val="000000"/>
          <w:sz w:val="20"/>
          <w:szCs w:val="20"/>
          <w:lang w:bidi="ar-SA"/>
        </w:rPr>
        <w:t xml:space="preserve"> What mechanisms drive </w:t>
      </w:r>
      <w:proofErr w:type="gramStart"/>
      <w:r w:rsidR="00C212CF">
        <w:rPr>
          <w:rFonts w:ascii="Segoe UI" w:hAnsi="Segoe UI" w:cs="Segoe UI"/>
          <w:color w:val="000000"/>
          <w:sz w:val="20"/>
          <w:szCs w:val="20"/>
          <w:lang w:bidi="ar-SA"/>
        </w:rPr>
        <w:t>this ?</w:t>
      </w:r>
      <w:proofErr w:type="gramEnd"/>
      <w:r w:rsidR="00C212CF">
        <w:rPr>
          <w:rFonts w:ascii="Segoe UI" w:hAnsi="Segoe UI" w:cs="Segoe UI"/>
          <w:color w:val="000000"/>
          <w:sz w:val="20"/>
          <w:szCs w:val="20"/>
          <w:lang w:bidi="ar-SA"/>
        </w:rPr>
        <w:t xml:space="preserve"> and relevance to this study?</w:t>
      </w:r>
    </w:p>
    <w:p w14:paraId="12AAFA6E" w14:textId="77777777" w:rsidR="0048670C" w:rsidRPr="0048670C" w:rsidRDefault="00DB7DF6" w:rsidP="0048670C">
      <w:pPr>
        <w:pStyle w:val="PlainText"/>
        <w:rPr>
          <w:b/>
          <w:bCs/>
        </w:rPr>
      </w:pPr>
      <w:r>
        <w:rPr>
          <w:rFonts w:ascii="Segoe UI" w:hAnsi="Segoe UI" w:cs="Segoe UI"/>
          <w:color w:val="000000"/>
          <w:sz w:val="20"/>
          <w:szCs w:val="20"/>
          <w:lang w:bidi="ar-SA"/>
        </w:rPr>
        <w:t xml:space="preserve"> </w:t>
      </w:r>
      <w:r w:rsidR="0048670C" w:rsidRPr="0048670C">
        <w:rPr>
          <w:b/>
          <w:bCs/>
        </w:rPr>
        <w:t>Response:</w:t>
      </w:r>
    </w:p>
    <w:p w14:paraId="6C517BC4" w14:textId="44560E40" w:rsidR="00DB7DF6" w:rsidRPr="003C4D9D" w:rsidRDefault="00DB7DF6" w:rsidP="0048670C">
      <w:pPr>
        <w:spacing w:after="0"/>
      </w:pPr>
    </w:p>
    <w:p w14:paraId="4190663F" w14:textId="006D8383" w:rsidR="003C4D9D" w:rsidRDefault="00070D89" w:rsidP="0048670C">
      <w:pPr>
        <w:spacing w:after="0"/>
        <w:rPr>
          <w:rFonts w:ascii="Segoe UI" w:hAnsi="Segoe UI" w:cs="Segoe UI"/>
          <w:color w:val="000000"/>
          <w:sz w:val="20"/>
          <w:szCs w:val="20"/>
          <w:lang w:bidi="ar-SA"/>
        </w:rPr>
      </w:pPr>
      <w:r w:rsidRPr="00C212CF">
        <w:rPr>
          <w:b/>
          <w:bCs/>
        </w:rPr>
        <w:t>Comment #</w:t>
      </w:r>
      <w:r>
        <w:rPr>
          <w:b/>
          <w:bCs/>
        </w:rPr>
        <w:t>8</w:t>
      </w:r>
      <w:r w:rsidR="00E14F40">
        <w:rPr>
          <w:b/>
          <w:bCs/>
        </w:rPr>
        <w:t>6</w:t>
      </w:r>
      <w:r>
        <w:rPr>
          <w:b/>
          <w:bCs/>
        </w:rPr>
        <w:t>:</w:t>
      </w:r>
      <w:r>
        <w:t xml:space="preserve"> </w:t>
      </w:r>
      <w:r w:rsidR="00C212CF">
        <w:t xml:space="preserve">Line 505: </w:t>
      </w:r>
      <w:r w:rsidR="00C212CF">
        <w:rPr>
          <w:rFonts w:ascii="Segoe UI" w:hAnsi="Segoe UI" w:cs="Segoe UI"/>
          <w:color w:val="000000"/>
          <w:sz w:val="20"/>
          <w:szCs w:val="20"/>
          <w:lang w:bidi="ar-SA"/>
        </w:rPr>
        <w:t>Compare and contrast results of this and other studies in context of large, mesoscale oceanography and the vertical structure of the water column.</w:t>
      </w:r>
    </w:p>
    <w:p w14:paraId="346D813F" w14:textId="77777777" w:rsidR="0048670C" w:rsidRPr="0048670C" w:rsidRDefault="0048670C" w:rsidP="0048670C">
      <w:pPr>
        <w:pStyle w:val="PlainText"/>
        <w:rPr>
          <w:b/>
          <w:bCs/>
        </w:rPr>
      </w:pPr>
      <w:r w:rsidRPr="0048670C">
        <w:rPr>
          <w:b/>
          <w:bCs/>
        </w:rPr>
        <w:t>Response:</w:t>
      </w:r>
    </w:p>
    <w:p w14:paraId="6AFE102D" w14:textId="2FBF918C" w:rsidR="00C212CF" w:rsidRDefault="00C212CF" w:rsidP="0048670C">
      <w:pPr>
        <w:spacing w:after="0"/>
        <w:rPr>
          <w:rFonts w:ascii="Segoe UI" w:hAnsi="Segoe UI" w:cs="Segoe UI"/>
          <w:color w:val="000000"/>
          <w:sz w:val="20"/>
          <w:szCs w:val="20"/>
          <w:lang w:bidi="ar-SA"/>
        </w:rPr>
      </w:pPr>
    </w:p>
    <w:p w14:paraId="633F83CB" w14:textId="2FBD32BD" w:rsidR="00C212CF" w:rsidRDefault="00070D89" w:rsidP="0048670C">
      <w:pPr>
        <w:spacing w:after="0"/>
        <w:rPr>
          <w:rFonts w:ascii="Segoe UI" w:hAnsi="Segoe UI" w:cs="Segoe UI"/>
          <w:color w:val="000000"/>
          <w:sz w:val="20"/>
          <w:szCs w:val="20"/>
          <w:lang w:bidi="ar-SA"/>
        </w:rPr>
      </w:pPr>
      <w:r w:rsidRPr="00C212CF">
        <w:rPr>
          <w:b/>
          <w:bCs/>
        </w:rPr>
        <w:t>Comment #</w:t>
      </w:r>
      <w:r>
        <w:rPr>
          <w:b/>
          <w:bCs/>
        </w:rPr>
        <w:t>8</w:t>
      </w:r>
      <w:r w:rsidR="00E14F40">
        <w:rPr>
          <w:b/>
          <w:bCs/>
        </w:rPr>
        <w:t>7</w:t>
      </w:r>
      <w:r w:rsidRPr="00C212CF">
        <w:rPr>
          <w:b/>
          <w:bCs/>
        </w:rPr>
        <w:t>:</w:t>
      </w:r>
      <w:r>
        <w:t xml:space="preserve"> </w:t>
      </w:r>
      <w:r w:rsidR="00C212CF">
        <w:rPr>
          <w:rFonts w:ascii="Segoe UI" w:hAnsi="Segoe UI" w:cs="Segoe UI"/>
          <w:color w:val="000000"/>
          <w:sz w:val="20"/>
          <w:szCs w:val="20"/>
          <w:lang w:bidi="ar-SA"/>
        </w:rPr>
        <w:t>Line 506: Rephrase</w:t>
      </w:r>
    </w:p>
    <w:p w14:paraId="6804191D" w14:textId="77777777" w:rsidR="0048670C" w:rsidRPr="0048670C" w:rsidRDefault="0048670C" w:rsidP="0048670C">
      <w:pPr>
        <w:pStyle w:val="PlainText"/>
        <w:rPr>
          <w:b/>
          <w:bCs/>
        </w:rPr>
      </w:pPr>
      <w:r w:rsidRPr="0048670C">
        <w:rPr>
          <w:b/>
          <w:bCs/>
        </w:rPr>
        <w:t>Response:</w:t>
      </w:r>
    </w:p>
    <w:p w14:paraId="588F673B" w14:textId="77777777" w:rsidR="0048670C" w:rsidRDefault="0048670C" w:rsidP="0048670C">
      <w:pPr>
        <w:spacing w:after="0"/>
        <w:rPr>
          <w:b/>
          <w:bCs/>
        </w:rPr>
      </w:pPr>
    </w:p>
    <w:p w14:paraId="0A2B1719" w14:textId="0982693B" w:rsidR="00C212CF" w:rsidRDefault="00070D89" w:rsidP="0048670C">
      <w:pPr>
        <w:spacing w:after="0"/>
        <w:rPr>
          <w:rFonts w:ascii="Segoe UI" w:hAnsi="Segoe UI" w:cs="Segoe UI"/>
          <w:color w:val="000000"/>
          <w:sz w:val="20"/>
          <w:szCs w:val="20"/>
          <w:lang w:bidi="ar-SA"/>
        </w:rPr>
      </w:pPr>
      <w:r w:rsidRPr="00C212CF">
        <w:rPr>
          <w:b/>
          <w:bCs/>
        </w:rPr>
        <w:t>Comment #</w:t>
      </w:r>
      <w:r>
        <w:rPr>
          <w:b/>
          <w:bCs/>
        </w:rPr>
        <w:t>8</w:t>
      </w:r>
      <w:r w:rsidR="00E14F40">
        <w:rPr>
          <w:b/>
          <w:bCs/>
        </w:rPr>
        <w:t>8</w:t>
      </w:r>
      <w:r w:rsidRPr="00C212CF">
        <w:rPr>
          <w:b/>
          <w:bCs/>
        </w:rPr>
        <w:t>:</w:t>
      </w:r>
      <w:r>
        <w:t xml:space="preserve"> </w:t>
      </w:r>
      <w:r w:rsidR="00C212CF">
        <w:rPr>
          <w:rFonts w:ascii="Segoe UI" w:hAnsi="Segoe UI" w:cs="Segoe UI"/>
          <w:color w:val="000000"/>
          <w:sz w:val="20"/>
          <w:szCs w:val="20"/>
          <w:lang w:bidi="ar-SA"/>
        </w:rPr>
        <w:t>Line 507: Does the data support this statement.</w:t>
      </w:r>
    </w:p>
    <w:p w14:paraId="10783AB3" w14:textId="77777777" w:rsidR="0048670C" w:rsidRPr="0048670C" w:rsidRDefault="0048670C" w:rsidP="0048670C">
      <w:pPr>
        <w:pStyle w:val="PlainText"/>
        <w:rPr>
          <w:b/>
          <w:bCs/>
        </w:rPr>
      </w:pPr>
      <w:r w:rsidRPr="0048670C">
        <w:rPr>
          <w:b/>
          <w:bCs/>
        </w:rPr>
        <w:t>Response:</w:t>
      </w:r>
    </w:p>
    <w:p w14:paraId="4D10449D" w14:textId="77777777" w:rsidR="0048670C" w:rsidRDefault="0048670C" w:rsidP="0048670C">
      <w:pPr>
        <w:spacing w:after="0"/>
        <w:rPr>
          <w:b/>
          <w:bCs/>
        </w:rPr>
      </w:pPr>
    </w:p>
    <w:p w14:paraId="21532BAD" w14:textId="3ACB7ADB" w:rsidR="00C212CF" w:rsidRDefault="00070D89" w:rsidP="0048670C">
      <w:pPr>
        <w:spacing w:after="0"/>
        <w:rPr>
          <w:rFonts w:ascii="Segoe UI" w:hAnsi="Segoe UI" w:cs="Segoe UI"/>
          <w:color w:val="000000"/>
          <w:sz w:val="20"/>
          <w:szCs w:val="20"/>
          <w:lang w:bidi="ar-SA"/>
        </w:rPr>
      </w:pPr>
      <w:r w:rsidRPr="00C212CF">
        <w:rPr>
          <w:b/>
          <w:bCs/>
        </w:rPr>
        <w:t>Comment #</w:t>
      </w:r>
      <w:r>
        <w:rPr>
          <w:b/>
          <w:bCs/>
        </w:rPr>
        <w:t>8</w:t>
      </w:r>
      <w:r w:rsidR="00E14F40">
        <w:rPr>
          <w:b/>
          <w:bCs/>
        </w:rPr>
        <w:t>9</w:t>
      </w:r>
      <w:r w:rsidRPr="00C212CF">
        <w:rPr>
          <w:b/>
          <w:bCs/>
        </w:rPr>
        <w:t>:</w:t>
      </w:r>
      <w:r>
        <w:t xml:space="preserve"> </w:t>
      </w:r>
      <w:r w:rsidR="00C212CF">
        <w:rPr>
          <w:rFonts w:ascii="Segoe UI" w:hAnsi="Segoe UI" w:cs="Segoe UI"/>
          <w:color w:val="000000"/>
          <w:sz w:val="20"/>
          <w:szCs w:val="20"/>
          <w:lang w:bidi="ar-SA"/>
        </w:rPr>
        <w:t>Line 516</w:t>
      </w:r>
      <w:proofErr w:type="gramStart"/>
      <w:r w:rsidR="00C212CF">
        <w:rPr>
          <w:rFonts w:ascii="Segoe UI" w:hAnsi="Segoe UI" w:cs="Segoe UI"/>
          <w:color w:val="000000"/>
          <w:sz w:val="20"/>
          <w:szCs w:val="20"/>
          <w:lang w:bidi="ar-SA"/>
        </w:rPr>
        <w:t>: ?</w:t>
      </w:r>
      <w:proofErr w:type="gramEnd"/>
      <w:r w:rsidR="00C212CF">
        <w:rPr>
          <w:rFonts w:ascii="Segoe UI" w:hAnsi="Segoe UI" w:cs="Segoe UI"/>
          <w:color w:val="000000"/>
          <w:sz w:val="20"/>
          <w:szCs w:val="20"/>
          <w:lang w:bidi="ar-SA"/>
        </w:rPr>
        <w:t xml:space="preserve"> (to the south)</w:t>
      </w:r>
    </w:p>
    <w:p w14:paraId="04251660" w14:textId="77777777" w:rsidR="0048670C" w:rsidRPr="0048670C" w:rsidRDefault="0048670C" w:rsidP="0048670C">
      <w:pPr>
        <w:pStyle w:val="PlainText"/>
        <w:rPr>
          <w:b/>
          <w:bCs/>
        </w:rPr>
      </w:pPr>
      <w:r w:rsidRPr="0048670C">
        <w:rPr>
          <w:b/>
          <w:bCs/>
        </w:rPr>
        <w:t>Response:</w:t>
      </w:r>
    </w:p>
    <w:p w14:paraId="07FB9691" w14:textId="77777777" w:rsidR="0048670C" w:rsidRDefault="0048670C" w:rsidP="0048670C">
      <w:pPr>
        <w:spacing w:after="0"/>
        <w:rPr>
          <w:b/>
          <w:bCs/>
        </w:rPr>
      </w:pPr>
    </w:p>
    <w:p w14:paraId="6C648D65" w14:textId="29ADD1F4" w:rsidR="00C212CF" w:rsidRDefault="00070D89" w:rsidP="0048670C">
      <w:pPr>
        <w:spacing w:after="0"/>
        <w:rPr>
          <w:rFonts w:ascii="Segoe UI" w:hAnsi="Segoe UI" w:cs="Segoe UI"/>
          <w:color w:val="000000"/>
          <w:sz w:val="20"/>
          <w:szCs w:val="20"/>
          <w:lang w:bidi="ar-SA"/>
        </w:rPr>
      </w:pPr>
      <w:r w:rsidRPr="00C212CF">
        <w:rPr>
          <w:b/>
          <w:bCs/>
        </w:rPr>
        <w:t>Comment #</w:t>
      </w:r>
      <w:r>
        <w:rPr>
          <w:b/>
          <w:bCs/>
        </w:rPr>
        <w:t>9</w:t>
      </w:r>
      <w:r w:rsidR="00E14F40">
        <w:rPr>
          <w:b/>
          <w:bCs/>
        </w:rPr>
        <w:t>0</w:t>
      </w:r>
      <w:r w:rsidRPr="00C212CF">
        <w:rPr>
          <w:b/>
          <w:bCs/>
        </w:rPr>
        <w:t>:</w:t>
      </w:r>
      <w:r>
        <w:t xml:space="preserve"> </w:t>
      </w:r>
      <w:r w:rsidR="00C212CF">
        <w:rPr>
          <w:rFonts w:ascii="Segoe UI" w:hAnsi="Segoe UI" w:cs="Segoe UI"/>
          <w:color w:val="000000"/>
          <w:sz w:val="20"/>
          <w:szCs w:val="20"/>
          <w:lang w:bidi="ar-SA"/>
        </w:rPr>
        <w:t>Line 520: Rephrase</w:t>
      </w:r>
    </w:p>
    <w:p w14:paraId="59CBE807" w14:textId="77777777" w:rsidR="0048670C" w:rsidRPr="0048670C" w:rsidRDefault="0048670C" w:rsidP="0048670C">
      <w:pPr>
        <w:pStyle w:val="PlainText"/>
        <w:rPr>
          <w:b/>
          <w:bCs/>
        </w:rPr>
      </w:pPr>
      <w:r w:rsidRPr="0048670C">
        <w:rPr>
          <w:b/>
          <w:bCs/>
        </w:rPr>
        <w:t>Response:</w:t>
      </w:r>
    </w:p>
    <w:p w14:paraId="27420283" w14:textId="77777777" w:rsidR="0048670C" w:rsidRDefault="0048670C" w:rsidP="0048670C">
      <w:pPr>
        <w:spacing w:after="0"/>
        <w:rPr>
          <w:b/>
          <w:bCs/>
        </w:rPr>
      </w:pPr>
    </w:p>
    <w:p w14:paraId="2BEA5777" w14:textId="4C75684A" w:rsidR="00C212CF" w:rsidRDefault="00070D89" w:rsidP="0048670C">
      <w:pPr>
        <w:spacing w:after="0"/>
        <w:rPr>
          <w:rFonts w:ascii="Segoe UI" w:hAnsi="Segoe UI" w:cs="Segoe UI"/>
          <w:color w:val="000000"/>
          <w:sz w:val="20"/>
          <w:szCs w:val="20"/>
          <w:lang w:bidi="ar-SA"/>
        </w:rPr>
      </w:pPr>
      <w:r w:rsidRPr="00C212CF">
        <w:rPr>
          <w:b/>
          <w:bCs/>
        </w:rPr>
        <w:t>Comment #</w:t>
      </w:r>
      <w:r>
        <w:rPr>
          <w:b/>
          <w:bCs/>
        </w:rPr>
        <w:t>9</w:t>
      </w:r>
      <w:r w:rsidR="00E14F40">
        <w:rPr>
          <w:b/>
          <w:bCs/>
        </w:rPr>
        <w:t>1</w:t>
      </w:r>
      <w:r w:rsidRPr="00C212CF">
        <w:rPr>
          <w:b/>
          <w:bCs/>
        </w:rPr>
        <w:t>:</w:t>
      </w:r>
      <w:r>
        <w:t xml:space="preserve"> </w:t>
      </w:r>
      <w:r w:rsidR="00C212CF">
        <w:rPr>
          <w:rFonts w:ascii="Segoe UI" w:hAnsi="Segoe UI" w:cs="Segoe UI"/>
          <w:color w:val="000000"/>
          <w:sz w:val="20"/>
          <w:szCs w:val="20"/>
          <w:lang w:bidi="ar-SA"/>
        </w:rPr>
        <w:t xml:space="preserve">Line 522: provide context of </w:t>
      </w:r>
      <w:proofErr w:type="gramStart"/>
      <w:r w:rsidR="00C212CF">
        <w:rPr>
          <w:rFonts w:ascii="Segoe UI" w:hAnsi="Segoe UI" w:cs="Segoe UI"/>
          <w:color w:val="000000"/>
          <w:sz w:val="20"/>
          <w:szCs w:val="20"/>
          <w:lang w:bidi="ar-SA"/>
        </w:rPr>
        <w:t>upwelling</w:t>
      </w:r>
      <w:proofErr w:type="gramEnd"/>
    </w:p>
    <w:p w14:paraId="2A67155C" w14:textId="77777777" w:rsidR="0048670C" w:rsidRPr="0048670C" w:rsidRDefault="0048670C" w:rsidP="0048670C">
      <w:pPr>
        <w:pStyle w:val="PlainText"/>
        <w:rPr>
          <w:b/>
          <w:bCs/>
        </w:rPr>
      </w:pPr>
      <w:r w:rsidRPr="0048670C">
        <w:rPr>
          <w:b/>
          <w:bCs/>
        </w:rPr>
        <w:t>Response:</w:t>
      </w:r>
    </w:p>
    <w:p w14:paraId="78A8AD09" w14:textId="77777777" w:rsidR="0048670C" w:rsidRDefault="0048670C" w:rsidP="0048670C">
      <w:pPr>
        <w:spacing w:after="0"/>
        <w:rPr>
          <w:b/>
          <w:bCs/>
        </w:rPr>
      </w:pPr>
    </w:p>
    <w:p w14:paraId="041620F0" w14:textId="4CE4B4BA" w:rsidR="00C212CF" w:rsidRDefault="00070D89" w:rsidP="0048670C">
      <w:pPr>
        <w:spacing w:after="0"/>
        <w:rPr>
          <w:rFonts w:ascii="Segoe UI" w:hAnsi="Segoe UI" w:cs="Segoe UI"/>
          <w:color w:val="000000"/>
          <w:sz w:val="20"/>
          <w:szCs w:val="20"/>
          <w:lang w:bidi="ar-SA"/>
        </w:rPr>
      </w:pPr>
      <w:r w:rsidRPr="00C212CF">
        <w:rPr>
          <w:b/>
          <w:bCs/>
        </w:rPr>
        <w:t>Comment #</w:t>
      </w:r>
      <w:r>
        <w:rPr>
          <w:b/>
          <w:bCs/>
        </w:rPr>
        <w:t>9</w:t>
      </w:r>
      <w:r w:rsidR="00E14F40">
        <w:rPr>
          <w:b/>
          <w:bCs/>
        </w:rPr>
        <w:t>2</w:t>
      </w:r>
      <w:r w:rsidRPr="00C212CF">
        <w:rPr>
          <w:b/>
          <w:bCs/>
        </w:rPr>
        <w:t>:</w:t>
      </w:r>
      <w:r>
        <w:t xml:space="preserve"> </w:t>
      </w:r>
      <w:r w:rsidR="00C212CF">
        <w:rPr>
          <w:rFonts w:ascii="Segoe UI" w:hAnsi="Segoe UI" w:cs="Segoe UI"/>
          <w:color w:val="000000"/>
          <w:sz w:val="20"/>
          <w:szCs w:val="20"/>
          <w:lang w:bidi="ar-SA"/>
        </w:rPr>
        <w:t>Line 534: Rephrase and caveats and add relevant others here as well.</w:t>
      </w:r>
    </w:p>
    <w:p w14:paraId="7A031FF6" w14:textId="77777777" w:rsidR="0048670C" w:rsidRPr="0048670C" w:rsidRDefault="0048670C" w:rsidP="0048670C">
      <w:pPr>
        <w:pStyle w:val="PlainText"/>
        <w:rPr>
          <w:b/>
          <w:bCs/>
        </w:rPr>
      </w:pPr>
      <w:r w:rsidRPr="0048670C">
        <w:rPr>
          <w:b/>
          <w:bCs/>
        </w:rPr>
        <w:t>Response:</w:t>
      </w:r>
    </w:p>
    <w:p w14:paraId="1DF157F6" w14:textId="77777777" w:rsidR="0048670C" w:rsidRDefault="0048670C" w:rsidP="0048670C">
      <w:pPr>
        <w:spacing w:after="0"/>
        <w:rPr>
          <w:b/>
          <w:bCs/>
        </w:rPr>
      </w:pPr>
    </w:p>
    <w:p w14:paraId="45ABB214" w14:textId="07BF233C" w:rsidR="00C212CF" w:rsidRDefault="00070D89" w:rsidP="0048670C">
      <w:pPr>
        <w:spacing w:after="0"/>
        <w:rPr>
          <w:rFonts w:ascii="Segoe UI" w:hAnsi="Segoe UI" w:cs="Segoe UI"/>
          <w:color w:val="000000"/>
          <w:sz w:val="20"/>
          <w:szCs w:val="20"/>
          <w:lang w:bidi="ar-SA"/>
        </w:rPr>
      </w:pPr>
      <w:r w:rsidRPr="00C212CF">
        <w:rPr>
          <w:b/>
          <w:bCs/>
        </w:rPr>
        <w:t>Comment #</w:t>
      </w:r>
      <w:r>
        <w:rPr>
          <w:b/>
          <w:bCs/>
        </w:rPr>
        <w:t>9</w:t>
      </w:r>
      <w:r w:rsidR="00E14F40">
        <w:rPr>
          <w:b/>
          <w:bCs/>
        </w:rPr>
        <w:t>3</w:t>
      </w:r>
      <w:r w:rsidRPr="00C212CF">
        <w:rPr>
          <w:b/>
          <w:bCs/>
        </w:rPr>
        <w:t>:</w:t>
      </w:r>
      <w:r>
        <w:t xml:space="preserve"> </w:t>
      </w:r>
      <w:r w:rsidR="00C212CF">
        <w:rPr>
          <w:rFonts w:ascii="Segoe UI" w:hAnsi="Segoe UI" w:cs="Segoe UI"/>
          <w:color w:val="000000"/>
          <w:sz w:val="20"/>
          <w:szCs w:val="20"/>
          <w:lang w:bidi="ar-SA"/>
        </w:rPr>
        <w:t>Line 558: References</w:t>
      </w:r>
    </w:p>
    <w:p w14:paraId="4EC83DC0" w14:textId="77777777" w:rsidR="0048670C" w:rsidRPr="0048670C" w:rsidRDefault="0048670C" w:rsidP="0048670C">
      <w:pPr>
        <w:pStyle w:val="PlainText"/>
        <w:rPr>
          <w:b/>
          <w:bCs/>
        </w:rPr>
      </w:pPr>
      <w:r w:rsidRPr="0048670C">
        <w:rPr>
          <w:b/>
          <w:bCs/>
        </w:rPr>
        <w:t>Response:</w:t>
      </w:r>
    </w:p>
    <w:p w14:paraId="5B424D56" w14:textId="77777777" w:rsidR="0048670C" w:rsidRDefault="0048670C" w:rsidP="0048670C">
      <w:pPr>
        <w:spacing w:after="0"/>
        <w:rPr>
          <w:b/>
          <w:bCs/>
        </w:rPr>
      </w:pPr>
    </w:p>
    <w:p w14:paraId="4CFAC55B" w14:textId="7AE882EC" w:rsidR="00C212CF" w:rsidRDefault="00070D89" w:rsidP="0048670C">
      <w:pPr>
        <w:spacing w:after="0"/>
        <w:rPr>
          <w:rFonts w:ascii="Segoe UI" w:hAnsi="Segoe UI" w:cs="Segoe UI"/>
          <w:color w:val="000000"/>
          <w:sz w:val="20"/>
          <w:szCs w:val="20"/>
          <w:lang w:bidi="ar-SA"/>
        </w:rPr>
      </w:pPr>
      <w:r w:rsidRPr="00691621">
        <w:rPr>
          <w:b/>
          <w:bCs/>
          <w:highlight w:val="cyan"/>
          <w:rPrChange w:id="248" w:author="Iain Suthers" w:date="2021-04-28T15:32:00Z">
            <w:rPr>
              <w:b/>
              <w:bCs/>
            </w:rPr>
          </w:rPrChange>
        </w:rPr>
        <w:t>Comment #9</w:t>
      </w:r>
      <w:r w:rsidR="00E14F40" w:rsidRPr="00691621">
        <w:rPr>
          <w:b/>
          <w:bCs/>
          <w:highlight w:val="cyan"/>
          <w:rPrChange w:id="249" w:author="Iain Suthers" w:date="2021-04-28T15:32:00Z">
            <w:rPr>
              <w:b/>
              <w:bCs/>
            </w:rPr>
          </w:rPrChange>
        </w:rPr>
        <w:t>4</w:t>
      </w:r>
      <w:r w:rsidRPr="00691621">
        <w:rPr>
          <w:b/>
          <w:bCs/>
          <w:highlight w:val="cyan"/>
          <w:rPrChange w:id="250" w:author="Iain Suthers" w:date="2021-04-28T15:32:00Z">
            <w:rPr>
              <w:b/>
              <w:bCs/>
            </w:rPr>
          </w:rPrChange>
        </w:rPr>
        <w:t>:</w:t>
      </w:r>
      <w:r w:rsidRPr="00691621">
        <w:rPr>
          <w:highlight w:val="cyan"/>
          <w:rPrChange w:id="251" w:author="Iain Suthers" w:date="2021-04-28T15:32:00Z">
            <w:rPr/>
          </w:rPrChange>
        </w:rPr>
        <w:t xml:space="preserve"> </w:t>
      </w:r>
      <w:r w:rsidR="00C212CF" w:rsidRPr="00691621">
        <w:rPr>
          <w:rFonts w:ascii="Segoe UI" w:hAnsi="Segoe UI" w:cs="Segoe UI"/>
          <w:color w:val="000000"/>
          <w:sz w:val="20"/>
          <w:szCs w:val="20"/>
          <w:highlight w:val="cyan"/>
          <w:lang w:bidi="ar-SA"/>
          <w:rPrChange w:id="252" w:author="Iain Suthers" w:date="2021-04-28T15:32:00Z">
            <w:rPr>
              <w:rFonts w:ascii="Segoe UI" w:hAnsi="Segoe UI" w:cs="Segoe UI"/>
              <w:color w:val="000000"/>
              <w:sz w:val="20"/>
              <w:szCs w:val="20"/>
              <w:lang w:bidi="ar-SA"/>
            </w:rPr>
          </w:rPrChange>
        </w:rPr>
        <w:t>Line 566: Please include other examples and implications for ecosystem structure and function, there are some good examples from this area as well.</w:t>
      </w:r>
    </w:p>
    <w:p w14:paraId="0927A29E" w14:textId="77777777" w:rsidR="0048670C" w:rsidRPr="0048670C" w:rsidRDefault="0048670C" w:rsidP="0048670C">
      <w:pPr>
        <w:pStyle w:val="PlainText"/>
        <w:rPr>
          <w:b/>
          <w:bCs/>
        </w:rPr>
      </w:pPr>
      <w:r w:rsidRPr="0048670C">
        <w:rPr>
          <w:b/>
          <w:bCs/>
        </w:rPr>
        <w:t>Response:</w:t>
      </w:r>
    </w:p>
    <w:p w14:paraId="528D133B" w14:textId="77777777" w:rsidR="0048670C" w:rsidRDefault="0048670C" w:rsidP="0048670C">
      <w:pPr>
        <w:spacing w:after="0"/>
      </w:pPr>
    </w:p>
    <w:sectPr w:rsidR="0048670C">
      <w:foot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6" w:author="Iain Suthers" w:date="2021-04-28T08:46:00Z" w:initials="IS">
    <w:p w14:paraId="60969E70" w14:textId="38E9C853" w:rsidR="00A26B12" w:rsidRDefault="00A26B12">
      <w:pPr>
        <w:pStyle w:val="CommentText"/>
      </w:pPr>
      <w:r>
        <w:rPr>
          <w:rStyle w:val="CommentReference"/>
        </w:rPr>
        <w:annotationRef/>
      </w:r>
      <w:r>
        <w:t xml:space="preserve">Check – does </w:t>
      </w:r>
      <w:proofErr w:type="gramStart"/>
      <w:r>
        <w:t>it ?</w:t>
      </w:r>
      <w:proofErr w:type="gramEnd"/>
    </w:p>
  </w:comment>
  <w:comment w:id="47" w:author="Iain Suthers" w:date="2021-04-28T08:46:00Z" w:initials="IS">
    <w:p w14:paraId="7BB6DA03" w14:textId="15256223" w:rsidR="00A26B12" w:rsidRDefault="00A26B12">
      <w:pPr>
        <w:pStyle w:val="CommentText"/>
      </w:pPr>
      <w:r>
        <w:rPr>
          <w:rStyle w:val="CommentReference"/>
        </w:rPr>
        <w:annotationRef/>
      </w:r>
      <w:r>
        <w:t xml:space="preserve">How? </w:t>
      </w:r>
      <w:proofErr w:type="spellStart"/>
      <w:r>
        <w:t>Lgive</w:t>
      </w:r>
      <w:proofErr w:type="spellEnd"/>
      <w:r>
        <w:t xml:space="preserve"> a key example, line reference at least</w:t>
      </w:r>
    </w:p>
  </w:comment>
  <w:comment w:id="118" w:author="Iain Suthers" w:date="2021-04-28T09:48:00Z" w:initials="IS">
    <w:p w14:paraId="6317C855" w14:textId="03425AE3" w:rsidR="00A26B12" w:rsidRDefault="00A26B12">
      <w:pPr>
        <w:pStyle w:val="CommentText"/>
      </w:pPr>
      <w:r>
        <w:rPr>
          <w:rStyle w:val="CommentReference"/>
        </w:rPr>
        <w:annotationRef/>
      </w:r>
      <w:proofErr w:type="gramStart"/>
      <w:r>
        <w:t>Hayden</w:t>
      </w:r>
      <w:proofErr w:type="gramEnd"/>
      <w:r>
        <w:t xml:space="preserve"> do you wish to include this in the Supplemental? </w:t>
      </w:r>
      <w:proofErr w:type="gramStart"/>
      <w:r>
        <w:t>It’s</w:t>
      </w:r>
      <w:proofErr w:type="gramEnd"/>
      <w:r>
        <w:t xml:space="preserve"> a nice figure! Needs a </w:t>
      </w:r>
      <w:proofErr w:type="gramStart"/>
      <w:r>
        <w:t>caption</w:t>
      </w:r>
      <w:proofErr w:type="gramEnd"/>
    </w:p>
  </w:comment>
  <w:comment w:id="156" w:author="Iain Suthers" w:date="2021-04-28T15:00:00Z" w:initials="IS">
    <w:p w14:paraId="4448FAB5" w14:textId="3F9F197C" w:rsidR="00C27D15" w:rsidRDefault="00C27D15">
      <w:pPr>
        <w:pStyle w:val="CommentText"/>
      </w:pPr>
      <w:r>
        <w:rPr>
          <w:rStyle w:val="CommentReference"/>
        </w:rPr>
        <w:annotationRef/>
      </w:r>
      <w:r>
        <w:t>Where?</w:t>
      </w:r>
    </w:p>
    <w:p w14:paraId="55A186A8" w14:textId="7AA2C8CB" w:rsidR="00C27D15" w:rsidRDefault="00C27D15">
      <w:pPr>
        <w:pStyle w:val="CommentText"/>
      </w:pPr>
      <w:r>
        <w:t xml:space="preserve">Can you be more </w:t>
      </w:r>
      <w:proofErr w:type="gramStart"/>
      <w:r>
        <w:t>specific</w:t>
      </w:r>
      <w:proofErr w:type="gramEnd"/>
    </w:p>
  </w:comment>
  <w:comment w:id="160" w:author="Iain Suthers" w:date="2021-04-28T09:51:00Z" w:initials="IS">
    <w:p w14:paraId="6AA79671" w14:textId="2AD4D295" w:rsidR="00A26B12" w:rsidRDefault="00A26B12">
      <w:pPr>
        <w:pStyle w:val="CommentText"/>
      </w:pPr>
      <w:r>
        <w:rPr>
          <w:rStyle w:val="CommentReference"/>
        </w:rPr>
        <w:annotationRef/>
      </w:r>
      <w:r>
        <w:t xml:space="preserve">I </w:t>
      </w:r>
      <w:proofErr w:type="gramStart"/>
      <w:r>
        <w:t>don’t</w:t>
      </w:r>
      <w:proofErr w:type="gramEnd"/>
      <w:r>
        <w:t xml:space="preserve"> see “particulate” in the literature. </w:t>
      </w:r>
      <w:proofErr w:type="gramStart"/>
      <w:r>
        <w:t>It’s</w:t>
      </w:r>
      <w:proofErr w:type="gramEnd"/>
      <w:r>
        <w:t xml:space="preserve"> a strange term.  Particle size of co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969E70" w15:done="0"/>
  <w15:commentEx w15:paraId="7BB6DA03" w15:done="0"/>
  <w15:commentEx w15:paraId="6317C855" w15:done="0"/>
  <w15:commentEx w15:paraId="55A186A8" w15:done="0"/>
  <w15:commentEx w15:paraId="6AA796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969E70" w16cid:durableId="24354336"/>
  <w16cid:commentId w16cid:paraId="7BB6DA03" w16cid:durableId="24354337"/>
  <w16cid:commentId w16cid:paraId="6317C855" w16cid:durableId="24354338"/>
  <w16cid:commentId w16cid:paraId="55A186A8" w16cid:durableId="24354339"/>
  <w16cid:commentId w16cid:paraId="6AA79671" w16cid:durableId="243543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C7381" w14:textId="77777777" w:rsidR="00821E85" w:rsidRDefault="00821E85" w:rsidP="00A83F56">
      <w:pPr>
        <w:spacing w:after="0" w:line="240" w:lineRule="auto"/>
      </w:pPr>
      <w:r>
        <w:separator/>
      </w:r>
    </w:p>
  </w:endnote>
  <w:endnote w:type="continuationSeparator" w:id="0">
    <w:p w14:paraId="74072C94" w14:textId="77777777" w:rsidR="00821E85" w:rsidRDefault="00821E85" w:rsidP="00A83F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altName w:val="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libri,Italic">
    <w:altName w:val="Calibri"/>
    <w:panose1 w:val="00000000000000000000"/>
    <w:charset w:val="00"/>
    <w:family w:val="swiss"/>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53" w:author="Iain Suthers" w:date="2021-04-28T15:31:00Z"/>
  <w:sdt>
    <w:sdtPr>
      <w:id w:val="-1333755438"/>
      <w:docPartObj>
        <w:docPartGallery w:val="Page Numbers (Bottom of Page)"/>
        <w:docPartUnique/>
      </w:docPartObj>
    </w:sdtPr>
    <w:sdtEndPr>
      <w:rPr>
        <w:noProof/>
      </w:rPr>
    </w:sdtEndPr>
    <w:sdtContent>
      <w:customXmlInsRangeEnd w:id="253"/>
      <w:p w14:paraId="7800C55D" w14:textId="33FC0F66" w:rsidR="00A83F56" w:rsidRDefault="00A83F56">
        <w:pPr>
          <w:pStyle w:val="Footer"/>
          <w:jc w:val="right"/>
          <w:rPr>
            <w:ins w:id="254" w:author="Iain Suthers" w:date="2021-04-28T15:31:00Z"/>
          </w:rPr>
        </w:pPr>
        <w:ins w:id="255" w:author="Iain Suthers" w:date="2021-04-28T15:31:00Z">
          <w:r>
            <w:fldChar w:fldCharType="begin"/>
          </w:r>
          <w:r>
            <w:instrText xml:space="preserve"> PAGE   \* MERGEFORMAT </w:instrText>
          </w:r>
          <w:r>
            <w:fldChar w:fldCharType="separate"/>
          </w:r>
        </w:ins>
        <w:r w:rsidR="00E05F58">
          <w:rPr>
            <w:noProof/>
          </w:rPr>
          <w:t>1</w:t>
        </w:r>
        <w:ins w:id="256" w:author="Iain Suthers" w:date="2021-04-28T15:31:00Z">
          <w:r>
            <w:rPr>
              <w:noProof/>
            </w:rPr>
            <w:fldChar w:fldCharType="end"/>
          </w:r>
        </w:ins>
      </w:p>
      <w:customXmlInsRangeStart w:id="257" w:author="Iain Suthers" w:date="2021-04-28T15:31:00Z"/>
    </w:sdtContent>
  </w:sdt>
  <w:customXmlInsRangeEnd w:id="257"/>
  <w:p w14:paraId="226F468B" w14:textId="77777777" w:rsidR="00A83F56" w:rsidRDefault="00A83F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780F6" w14:textId="77777777" w:rsidR="00821E85" w:rsidRDefault="00821E85" w:rsidP="00A83F56">
      <w:pPr>
        <w:spacing w:after="0" w:line="240" w:lineRule="auto"/>
      </w:pPr>
      <w:r>
        <w:separator/>
      </w:r>
    </w:p>
  </w:footnote>
  <w:footnote w:type="continuationSeparator" w:id="0">
    <w:p w14:paraId="1D7BE962" w14:textId="77777777" w:rsidR="00821E85" w:rsidRDefault="00821E85" w:rsidP="00A83F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C44C9F"/>
    <w:multiLevelType w:val="hybridMultilevel"/>
    <w:tmpl w:val="E58829E6"/>
    <w:lvl w:ilvl="0" w:tplc="D2269322">
      <w:numFmt w:val="bullet"/>
      <w:lvlText w:val="-"/>
      <w:lvlJc w:val="left"/>
      <w:pPr>
        <w:ind w:left="720" w:hanging="360"/>
      </w:pPr>
      <w:rPr>
        <w:rFonts w:ascii="Segoe UI" w:eastAsiaTheme="minorHAnsi" w:hAnsi="Segoe UI" w:cs="Segoe UI" w:hint="default"/>
        <w:color w:val="000000"/>
        <w:sz w:val="2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in Suthers">
    <w15:presenceInfo w15:providerId="None" w15:userId="Iain Sut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37A1"/>
    <w:rsid w:val="00070D89"/>
    <w:rsid w:val="00095452"/>
    <w:rsid w:val="000A0F7C"/>
    <w:rsid w:val="000A6176"/>
    <w:rsid w:val="001429BA"/>
    <w:rsid w:val="0015715D"/>
    <w:rsid w:val="00166C15"/>
    <w:rsid w:val="001A4F04"/>
    <w:rsid w:val="001B383F"/>
    <w:rsid w:val="001C7EEE"/>
    <w:rsid w:val="001D3810"/>
    <w:rsid w:val="001D4958"/>
    <w:rsid w:val="001E30B9"/>
    <w:rsid w:val="0022086C"/>
    <w:rsid w:val="00231383"/>
    <w:rsid w:val="00255238"/>
    <w:rsid w:val="00271CF3"/>
    <w:rsid w:val="00284503"/>
    <w:rsid w:val="002B6AF3"/>
    <w:rsid w:val="002F41CD"/>
    <w:rsid w:val="0032399C"/>
    <w:rsid w:val="00345834"/>
    <w:rsid w:val="003523B1"/>
    <w:rsid w:val="00371537"/>
    <w:rsid w:val="003842BA"/>
    <w:rsid w:val="003B7BFA"/>
    <w:rsid w:val="003C4D9D"/>
    <w:rsid w:val="003E5351"/>
    <w:rsid w:val="00414C47"/>
    <w:rsid w:val="0048350B"/>
    <w:rsid w:val="0048670C"/>
    <w:rsid w:val="004A19A7"/>
    <w:rsid w:val="004C37A1"/>
    <w:rsid w:val="004F0D1B"/>
    <w:rsid w:val="00503619"/>
    <w:rsid w:val="00553B79"/>
    <w:rsid w:val="00576175"/>
    <w:rsid w:val="00603B18"/>
    <w:rsid w:val="00624EC9"/>
    <w:rsid w:val="00665AB2"/>
    <w:rsid w:val="006770C9"/>
    <w:rsid w:val="00691621"/>
    <w:rsid w:val="00736569"/>
    <w:rsid w:val="007E1868"/>
    <w:rsid w:val="007E7EB1"/>
    <w:rsid w:val="00821E85"/>
    <w:rsid w:val="0089680C"/>
    <w:rsid w:val="008B4ECA"/>
    <w:rsid w:val="0092459F"/>
    <w:rsid w:val="00936B40"/>
    <w:rsid w:val="00953AFC"/>
    <w:rsid w:val="00965BB4"/>
    <w:rsid w:val="009A5F28"/>
    <w:rsid w:val="00A26B12"/>
    <w:rsid w:val="00A3780E"/>
    <w:rsid w:val="00A76ABA"/>
    <w:rsid w:val="00A83F56"/>
    <w:rsid w:val="00B042C8"/>
    <w:rsid w:val="00B06376"/>
    <w:rsid w:val="00B94555"/>
    <w:rsid w:val="00BE6544"/>
    <w:rsid w:val="00BF565F"/>
    <w:rsid w:val="00C212CF"/>
    <w:rsid w:val="00C27D15"/>
    <w:rsid w:val="00CD400A"/>
    <w:rsid w:val="00CE7D62"/>
    <w:rsid w:val="00D81A3B"/>
    <w:rsid w:val="00DB7DF6"/>
    <w:rsid w:val="00DF518C"/>
    <w:rsid w:val="00E05F58"/>
    <w:rsid w:val="00E14F40"/>
    <w:rsid w:val="00E6610C"/>
    <w:rsid w:val="00E8692A"/>
    <w:rsid w:val="00EC2A1C"/>
    <w:rsid w:val="00EE04E9"/>
    <w:rsid w:val="00F10C4A"/>
    <w:rsid w:val="00F3111E"/>
    <w:rsid w:val="00FB0BA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6DE17"/>
  <w15:chartTrackingRefBased/>
  <w15:docId w15:val="{7F0A018A-A4A3-4514-A757-509E4F6AF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4C37A1"/>
    <w:pPr>
      <w:spacing w:after="0" w:line="240" w:lineRule="auto"/>
    </w:pPr>
    <w:rPr>
      <w:rFonts w:ascii="Calibri" w:hAnsi="Calibri" w:cs="Angsana New"/>
      <w:szCs w:val="26"/>
    </w:rPr>
  </w:style>
  <w:style w:type="character" w:customStyle="1" w:styleId="PlainTextChar">
    <w:name w:val="Plain Text Char"/>
    <w:basedOn w:val="DefaultParagraphFont"/>
    <w:link w:val="PlainText"/>
    <w:uiPriority w:val="99"/>
    <w:semiHidden/>
    <w:rsid w:val="004C37A1"/>
    <w:rPr>
      <w:rFonts w:ascii="Calibri" w:hAnsi="Calibri" w:cs="Angsana New"/>
      <w:szCs w:val="26"/>
    </w:rPr>
  </w:style>
  <w:style w:type="paragraph" w:styleId="ListParagraph">
    <w:name w:val="List Paragraph"/>
    <w:basedOn w:val="Normal"/>
    <w:uiPriority w:val="34"/>
    <w:qFormat/>
    <w:rsid w:val="004C37A1"/>
    <w:pPr>
      <w:ind w:left="720"/>
      <w:contextualSpacing/>
    </w:pPr>
  </w:style>
  <w:style w:type="character" w:styleId="Hyperlink">
    <w:name w:val="Hyperlink"/>
    <w:basedOn w:val="DefaultParagraphFont"/>
    <w:uiPriority w:val="99"/>
    <w:unhideWhenUsed/>
    <w:rsid w:val="00953AFC"/>
    <w:rPr>
      <w:color w:val="0563C1" w:themeColor="hyperlink"/>
      <w:u w:val="single"/>
    </w:rPr>
  </w:style>
  <w:style w:type="character" w:customStyle="1" w:styleId="UnresolvedMention1">
    <w:name w:val="Unresolved Mention1"/>
    <w:basedOn w:val="DefaultParagraphFont"/>
    <w:uiPriority w:val="99"/>
    <w:semiHidden/>
    <w:unhideWhenUsed/>
    <w:rsid w:val="00953AFC"/>
    <w:rPr>
      <w:color w:val="605E5C"/>
      <w:shd w:val="clear" w:color="auto" w:fill="E1DFDD"/>
    </w:rPr>
  </w:style>
  <w:style w:type="paragraph" w:styleId="BalloonText">
    <w:name w:val="Balloon Text"/>
    <w:basedOn w:val="Normal"/>
    <w:link w:val="BalloonTextChar"/>
    <w:uiPriority w:val="99"/>
    <w:semiHidden/>
    <w:unhideWhenUsed/>
    <w:rsid w:val="001E30B9"/>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E30B9"/>
    <w:rPr>
      <w:rFonts w:ascii="Segoe UI" w:hAnsi="Segoe UI" w:cs="Angsana New"/>
      <w:sz w:val="18"/>
      <w:szCs w:val="22"/>
    </w:rPr>
  </w:style>
  <w:style w:type="character" w:styleId="CommentReference">
    <w:name w:val="annotation reference"/>
    <w:basedOn w:val="DefaultParagraphFont"/>
    <w:uiPriority w:val="99"/>
    <w:semiHidden/>
    <w:unhideWhenUsed/>
    <w:rsid w:val="003E5351"/>
    <w:rPr>
      <w:sz w:val="16"/>
      <w:szCs w:val="16"/>
    </w:rPr>
  </w:style>
  <w:style w:type="paragraph" w:styleId="CommentText">
    <w:name w:val="annotation text"/>
    <w:basedOn w:val="Normal"/>
    <w:link w:val="CommentTextChar"/>
    <w:uiPriority w:val="99"/>
    <w:semiHidden/>
    <w:unhideWhenUsed/>
    <w:rsid w:val="003E5351"/>
    <w:pPr>
      <w:spacing w:line="240" w:lineRule="auto"/>
    </w:pPr>
    <w:rPr>
      <w:sz w:val="20"/>
      <w:szCs w:val="25"/>
    </w:rPr>
  </w:style>
  <w:style w:type="character" w:customStyle="1" w:styleId="CommentTextChar">
    <w:name w:val="Comment Text Char"/>
    <w:basedOn w:val="DefaultParagraphFont"/>
    <w:link w:val="CommentText"/>
    <w:uiPriority w:val="99"/>
    <w:semiHidden/>
    <w:rsid w:val="003E5351"/>
    <w:rPr>
      <w:sz w:val="20"/>
      <w:szCs w:val="25"/>
    </w:rPr>
  </w:style>
  <w:style w:type="paragraph" w:styleId="CommentSubject">
    <w:name w:val="annotation subject"/>
    <w:basedOn w:val="CommentText"/>
    <w:next w:val="CommentText"/>
    <w:link w:val="CommentSubjectChar"/>
    <w:uiPriority w:val="99"/>
    <w:semiHidden/>
    <w:unhideWhenUsed/>
    <w:rsid w:val="003E5351"/>
    <w:rPr>
      <w:b/>
      <w:bCs/>
    </w:rPr>
  </w:style>
  <w:style w:type="character" w:customStyle="1" w:styleId="CommentSubjectChar">
    <w:name w:val="Comment Subject Char"/>
    <w:basedOn w:val="CommentTextChar"/>
    <w:link w:val="CommentSubject"/>
    <w:uiPriority w:val="99"/>
    <w:semiHidden/>
    <w:rsid w:val="003E5351"/>
    <w:rPr>
      <w:b/>
      <w:bCs/>
      <w:sz w:val="20"/>
      <w:szCs w:val="25"/>
    </w:rPr>
  </w:style>
  <w:style w:type="paragraph" w:styleId="Header">
    <w:name w:val="header"/>
    <w:basedOn w:val="Normal"/>
    <w:link w:val="HeaderChar"/>
    <w:uiPriority w:val="99"/>
    <w:unhideWhenUsed/>
    <w:rsid w:val="00A83F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3F56"/>
  </w:style>
  <w:style w:type="paragraph" w:styleId="Footer">
    <w:name w:val="footer"/>
    <w:basedOn w:val="Normal"/>
    <w:link w:val="FooterChar"/>
    <w:uiPriority w:val="99"/>
    <w:unhideWhenUsed/>
    <w:rsid w:val="00A83F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3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64295">
      <w:bodyDiv w:val="1"/>
      <w:marLeft w:val="0"/>
      <w:marRight w:val="0"/>
      <w:marTop w:val="0"/>
      <w:marBottom w:val="0"/>
      <w:divBdr>
        <w:top w:val="none" w:sz="0" w:space="0" w:color="auto"/>
        <w:left w:val="none" w:sz="0" w:space="0" w:color="auto"/>
        <w:bottom w:val="none" w:sz="0" w:space="0" w:color="auto"/>
        <w:right w:val="none" w:sz="0" w:space="0" w:color="auto"/>
      </w:divBdr>
    </w:div>
    <w:div w:id="315574602">
      <w:bodyDiv w:val="1"/>
      <w:marLeft w:val="0"/>
      <w:marRight w:val="0"/>
      <w:marTop w:val="0"/>
      <w:marBottom w:val="0"/>
      <w:divBdr>
        <w:top w:val="none" w:sz="0" w:space="0" w:color="auto"/>
        <w:left w:val="none" w:sz="0" w:space="0" w:color="auto"/>
        <w:bottom w:val="none" w:sz="0" w:space="0" w:color="auto"/>
        <w:right w:val="none" w:sz="0" w:space="0" w:color="auto"/>
      </w:divBdr>
    </w:div>
    <w:div w:id="727844764">
      <w:bodyDiv w:val="1"/>
      <w:marLeft w:val="0"/>
      <w:marRight w:val="0"/>
      <w:marTop w:val="0"/>
      <w:marBottom w:val="0"/>
      <w:divBdr>
        <w:top w:val="none" w:sz="0" w:space="0" w:color="auto"/>
        <w:left w:val="none" w:sz="0" w:space="0" w:color="auto"/>
        <w:bottom w:val="none" w:sz="0" w:space="0" w:color="auto"/>
        <w:right w:val="none" w:sz="0" w:space="0" w:color="auto"/>
      </w:divBdr>
    </w:div>
    <w:div w:id="1583836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cid:image001.png@01D72D52.1848EE8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gi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111/fog.120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14963</Words>
  <Characters>85291</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dcterms:created xsi:type="dcterms:W3CDTF">2021-04-29T05:22:00Z</dcterms:created>
  <dcterms:modified xsi:type="dcterms:W3CDTF">2021-04-29T05:22:00Z</dcterms:modified>
</cp:coreProperties>
</file>